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1F9F925B" w14:textId="732CA2DB" w:rsidR="003E6F04"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1460065" w:history="1">
        <w:r w:rsidR="003E6F04" w:rsidRPr="003330F9">
          <w:rPr>
            <w:rStyle w:val="Hyperlink"/>
            <w:noProof/>
          </w:rPr>
          <w:t>1. UVOD</w:t>
        </w:r>
        <w:r w:rsidR="003E6F04">
          <w:rPr>
            <w:noProof/>
            <w:webHidden/>
          </w:rPr>
          <w:tab/>
        </w:r>
        <w:r w:rsidR="003E6F04">
          <w:rPr>
            <w:noProof/>
            <w:webHidden/>
          </w:rPr>
          <w:fldChar w:fldCharType="begin"/>
        </w:r>
        <w:r w:rsidR="003E6F04">
          <w:rPr>
            <w:noProof/>
            <w:webHidden/>
          </w:rPr>
          <w:instrText xml:space="preserve"> PAGEREF _Toc111460065 \h </w:instrText>
        </w:r>
        <w:r w:rsidR="003E6F04">
          <w:rPr>
            <w:noProof/>
            <w:webHidden/>
          </w:rPr>
        </w:r>
        <w:r w:rsidR="003E6F04">
          <w:rPr>
            <w:noProof/>
            <w:webHidden/>
          </w:rPr>
          <w:fldChar w:fldCharType="separate"/>
        </w:r>
        <w:r w:rsidR="003E6F04">
          <w:rPr>
            <w:noProof/>
            <w:webHidden/>
          </w:rPr>
          <w:t>1</w:t>
        </w:r>
        <w:r w:rsidR="003E6F04">
          <w:rPr>
            <w:noProof/>
            <w:webHidden/>
          </w:rPr>
          <w:fldChar w:fldCharType="end"/>
        </w:r>
      </w:hyperlink>
    </w:p>
    <w:p w14:paraId="47BE8134" w14:textId="32F64113"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6" w:history="1">
        <w:r w:rsidRPr="003330F9">
          <w:rPr>
            <w:rStyle w:val="Hyperlink"/>
            <w:noProof/>
          </w:rPr>
          <w:t>1.1. Zadatak diplomskog rada</w:t>
        </w:r>
        <w:r>
          <w:rPr>
            <w:noProof/>
            <w:webHidden/>
          </w:rPr>
          <w:tab/>
        </w:r>
        <w:r>
          <w:rPr>
            <w:noProof/>
            <w:webHidden/>
          </w:rPr>
          <w:fldChar w:fldCharType="begin"/>
        </w:r>
        <w:r>
          <w:rPr>
            <w:noProof/>
            <w:webHidden/>
          </w:rPr>
          <w:instrText xml:space="preserve"> PAGEREF _Toc111460066 \h </w:instrText>
        </w:r>
        <w:r>
          <w:rPr>
            <w:noProof/>
            <w:webHidden/>
          </w:rPr>
        </w:r>
        <w:r>
          <w:rPr>
            <w:noProof/>
            <w:webHidden/>
          </w:rPr>
          <w:fldChar w:fldCharType="separate"/>
        </w:r>
        <w:r>
          <w:rPr>
            <w:noProof/>
            <w:webHidden/>
          </w:rPr>
          <w:t>2</w:t>
        </w:r>
        <w:r>
          <w:rPr>
            <w:noProof/>
            <w:webHidden/>
          </w:rPr>
          <w:fldChar w:fldCharType="end"/>
        </w:r>
      </w:hyperlink>
    </w:p>
    <w:p w14:paraId="726F810D" w14:textId="2820E68A"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67" w:history="1">
        <w:r w:rsidRPr="003330F9">
          <w:rPr>
            <w:rStyle w:val="Hyperlink"/>
            <w:noProof/>
          </w:rPr>
          <w:t>2. UVOD U PROBLEMATIKU</w:t>
        </w:r>
        <w:r>
          <w:rPr>
            <w:noProof/>
            <w:webHidden/>
          </w:rPr>
          <w:tab/>
        </w:r>
        <w:r>
          <w:rPr>
            <w:noProof/>
            <w:webHidden/>
          </w:rPr>
          <w:fldChar w:fldCharType="begin"/>
        </w:r>
        <w:r>
          <w:rPr>
            <w:noProof/>
            <w:webHidden/>
          </w:rPr>
          <w:instrText xml:space="preserve"> PAGEREF _Toc111460067 \h </w:instrText>
        </w:r>
        <w:r>
          <w:rPr>
            <w:noProof/>
            <w:webHidden/>
          </w:rPr>
        </w:r>
        <w:r>
          <w:rPr>
            <w:noProof/>
            <w:webHidden/>
          </w:rPr>
          <w:fldChar w:fldCharType="separate"/>
        </w:r>
        <w:r>
          <w:rPr>
            <w:noProof/>
            <w:webHidden/>
          </w:rPr>
          <w:t>3</w:t>
        </w:r>
        <w:r>
          <w:rPr>
            <w:noProof/>
            <w:webHidden/>
          </w:rPr>
          <w:fldChar w:fldCharType="end"/>
        </w:r>
      </w:hyperlink>
    </w:p>
    <w:p w14:paraId="3AB6D5C5" w14:textId="2AAEEE9B"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8" w:history="1">
        <w:r w:rsidRPr="003330F9">
          <w:rPr>
            <w:rStyle w:val="Hyperlink"/>
            <w:noProof/>
          </w:rPr>
          <w:t>2.1. Izazovi u razvoju aplikacije</w:t>
        </w:r>
        <w:r>
          <w:rPr>
            <w:noProof/>
            <w:webHidden/>
          </w:rPr>
          <w:tab/>
        </w:r>
        <w:r>
          <w:rPr>
            <w:noProof/>
            <w:webHidden/>
          </w:rPr>
          <w:fldChar w:fldCharType="begin"/>
        </w:r>
        <w:r>
          <w:rPr>
            <w:noProof/>
            <w:webHidden/>
          </w:rPr>
          <w:instrText xml:space="preserve"> PAGEREF _Toc111460068 \h </w:instrText>
        </w:r>
        <w:r>
          <w:rPr>
            <w:noProof/>
            <w:webHidden/>
          </w:rPr>
        </w:r>
        <w:r>
          <w:rPr>
            <w:noProof/>
            <w:webHidden/>
          </w:rPr>
          <w:fldChar w:fldCharType="separate"/>
        </w:r>
        <w:r>
          <w:rPr>
            <w:noProof/>
            <w:webHidden/>
          </w:rPr>
          <w:t>3</w:t>
        </w:r>
        <w:r>
          <w:rPr>
            <w:noProof/>
            <w:webHidden/>
          </w:rPr>
          <w:fldChar w:fldCharType="end"/>
        </w:r>
      </w:hyperlink>
    </w:p>
    <w:p w14:paraId="1333BEC3" w14:textId="39FF3917"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69" w:history="1">
        <w:r w:rsidRPr="003330F9">
          <w:rPr>
            <w:rStyle w:val="Hyperlink"/>
            <w:noProof/>
          </w:rPr>
          <w:t>2.2. Trenutno stanje razvoja mobilnih aplikacija</w:t>
        </w:r>
        <w:r>
          <w:rPr>
            <w:noProof/>
            <w:webHidden/>
          </w:rPr>
          <w:tab/>
        </w:r>
        <w:r>
          <w:rPr>
            <w:noProof/>
            <w:webHidden/>
          </w:rPr>
          <w:fldChar w:fldCharType="begin"/>
        </w:r>
        <w:r>
          <w:rPr>
            <w:noProof/>
            <w:webHidden/>
          </w:rPr>
          <w:instrText xml:space="preserve"> PAGEREF _Toc111460069 \h </w:instrText>
        </w:r>
        <w:r>
          <w:rPr>
            <w:noProof/>
            <w:webHidden/>
          </w:rPr>
        </w:r>
        <w:r>
          <w:rPr>
            <w:noProof/>
            <w:webHidden/>
          </w:rPr>
          <w:fldChar w:fldCharType="separate"/>
        </w:r>
        <w:r>
          <w:rPr>
            <w:noProof/>
            <w:webHidden/>
          </w:rPr>
          <w:t>4</w:t>
        </w:r>
        <w:r>
          <w:rPr>
            <w:noProof/>
            <w:webHidden/>
          </w:rPr>
          <w:fldChar w:fldCharType="end"/>
        </w:r>
      </w:hyperlink>
    </w:p>
    <w:p w14:paraId="4329EA4C" w14:textId="4C5A25B5"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0" w:history="1">
        <w:r w:rsidRPr="003330F9">
          <w:rPr>
            <w:rStyle w:val="Hyperlink"/>
            <w:noProof/>
          </w:rPr>
          <w:t>2.3. Primjeri aplikacija</w:t>
        </w:r>
        <w:r>
          <w:rPr>
            <w:noProof/>
            <w:webHidden/>
          </w:rPr>
          <w:tab/>
        </w:r>
        <w:r>
          <w:rPr>
            <w:noProof/>
            <w:webHidden/>
          </w:rPr>
          <w:fldChar w:fldCharType="begin"/>
        </w:r>
        <w:r>
          <w:rPr>
            <w:noProof/>
            <w:webHidden/>
          </w:rPr>
          <w:instrText xml:space="preserve"> PAGEREF _Toc111460070 \h </w:instrText>
        </w:r>
        <w:r>
          <w:rPr>
            <w:noProof/>
            <w:webHidden/>
          </w:rPr>
        </w:r>
        <w:r>
          <w:rPr>
            <w:noProof/>
            <w:webHidden/>
          </w:rPr>
          <w:fldChar w:fldCharType="separate"/>
        </w:r>
        <w:r>
          <w:rPr>
            <w:noProof/>
            <w:webHidden/>
          </w:rPr>
          <w:t>4</w:t>
        </w:r>
        <w:r>
          <w:rPr>
            <w:noProof/>
            <w:webHidden/>
          </w:rPr>
          <w:fldChar w:fldCharType="end"/>
        </w:r>
      </w:hyperlink>
    </w:p>
    <w:p w14:paraId="3A0E4CF0" w14:textId="4D662E50"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71" w:history="1">
        <w:r w:rsidRPr="003330F9">
          <w:rPr>
            <w:rStyle w:val="Hyperlink"/>
            <w:noProof/>
          </w:rPr>
          <w:t>3. MODEL I GRAĐA MOBILNE APLIKACIJE</w:t>
        </w:r>
        <w:r>
          <w:rPr>
            <w:noProof/>
            <w:webHidden/>
          </w:rPr>
          <w:tab/>
        </w:r>
        <w:r>
          <w:rPr>
            <w:noProof/>
            <w:webHidden/>
          </w:rPr>
          <w:fldChar w:fldCharType="begin"/>
        </w:r>
        <w:r>
          <w:rPr>
            <w:noProof/>
            <w:webHidden/>
          </w:rPr>
          <w:instrText xml:space="preserve"> PAGEREF _Toc111460071 \h </w:instrText>
        </w:r>
        <w:r>
          <w:rPr>
            <w:noProof/>
            <w:webHidden/>
          </w:rPr>
        </w:r>
        <w:r>
          <w:rPr>
            <w:noProof/>
            <w:webHidden/>
          </w:rPr>
          <w:fldChar w:fldCharType="separate"/>
        </w:r>
        <w:r>
          <w:rPr>
            <w:noProof/>
            <w:webHidden/>
          </w:rPr>
          <w:t>5</w:t>
        </w:r>
        <w:r>
          <w:rPr>
            <w:noProof/>
            <w:webHidden/>
          </w:rPr>
          <w:fldChar w:fldCharType="end"/>
        </w:r>
      </w:hyperlink>
    </w:p>
    <w:p w14:paraId="51AA592B" w14:textId="51885083"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2" w:history="1">
        <w:r w:rsidRPr="003330F9">
          <w:rPr>
            <w:rStyle w:val="Hyperlink"/>
            <w:noProof/>
          </w:rPr>
          <w:t>3.1. Funkcijski i nefunkcijski zahtijevi na aplikaciji</w:t>
        </w:r>
        <w:r>
          <w:rPr>
            <w:noProof/>
            <w:webHidden/>
          </w:rPr>
          <w:tab/>
        </w:r>
        <w:r>
          <w:rPr>
            <w:noProof/>
            <w:webHidden/>
          </w:rPr>
          <w:fldChar w:fldCharType="begin"/>
        </w:r>
        <w:r>
          <w:rPr>
            <w:noProof/>
            <w:webHidden/>
          </w:rPr>
          <w:instrText xml:space="preserve"> PAGEREF _Toc111460072 \h </w:instrText>
        </w:r>
        <w:r>
          <w:rPr>
            <w:noProof/>
            <w:webHidden/>
          </w:rPr>
        </w:r>
        <w:r>
          <w:rPr>
            <w:noProof/>
            <w:webHidden/>
          </w:rPr>
          <w:fldChar w:fldCharType="separate"/>
        </w:r>
        <w:r>
          <w:rPr>
            <w:noProof/>
            <w:webHidden/>
          </w:rPr>
          <w:t>5</w:t>
        </w:r>
        <w:r>
          <w:rPr>
            <w:noProof/>
            <w:webHidden/>
          </w:rPr>
          <w:fldChar w:fldCharType="end"/>
        </w:r>
      </w:hyperlink>
    </w:p>
    <w:p w14:paraId="0F2BB97D" w14:textId="6A9C1522"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3" w:history="1">
        <w:r w:rsidRPr="003330F9">
          <w:rPr>
            <w:rStyle w:val="Hyperlink"/>
            <w:noProof/>
          </w:rPr>
          <w:t>3.2. Građa mobilne aplikacije</w:t>
        </w:r>
        <w:r>
          <w:rPr>
            <w:noProof/>
            <w:webHidden/>
          </w:rPr>
          <w:tab/>
        </w:r>
        <w:r>
          <w:rPr>
            <w:noProof/>
            <w:webHidden/>
          </w:rPr>
          <w:fldChar w:fldCharType="begin"/>
        </w:r>
        <w:r>
          <w:rPr>
            <w:noProof/>
            <w:webHidden/>
          </w:rPr>
          <w:instrText xml:space="preserve"> PAGEREF _Toc111460073 \h </w:instrText>
        </w:r>
        <w:r>
          <w:rPr>
            <w:noProof/>
            <w:webHidden/>
          </w:rPr>
        </w:r>
        <w:r>
          <w:rPr>
            <w:noProof/>
            <w:webHidden/>
          </w:rPr>
          <w:fldChar w:fldCharType="separate"/>
        </w:r>
        <w:r>
          <w:rPr>
            <w:noProof/>
            <w:webHidden/>
          </w:rPr>
          <w:t>5</w:t>
        </w:r>
        <w:r>
          <w:rPr>
            <w:noProof/>
            <w:webHidden/>
          </w:rPr>
          <w:fldChar w:fldCharType="end"/>
        </w:r>
      </w:hyperlink>
    </w:p>
    <w:p w14:paraId="1B77B559" w14:textId="2888FA29"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4" w:history="1">
        <w:r w:rsidRPr="003330F9">
          <w:rPr>
            <w:rStyle w:val="Hyperlink"/>
            <w:noProof/>
          </w:rPr>
          <w:t>3.3. Testiranje u višeplatformskom razvoju mobilnih aplikacija</w:t>
        </w:r>
        <w:r>
          <w:rPr>
            <w:noProof/>
            <w:webHidden/>
          </w:rPr>
          <w:tab/>
        </w:r>
        <w:r>
          <w:rPr>
            <w:noProof/>
            <w:webHidden/>
          </w:rPr>
          <w:fldChar w:fldCharType="begin"/>
        </w:r>
        <w:r>
          <w:rPr>
            <w:noProof/>
            <w:webHidden/>
          </w:rPr>
          <w:instrText xml:space="preserve"> PAGEREF _Toc111460074 \h </w:instrText>
        </w:r>
        <w:r>
          <w:rPr>
            <w:noProof/>
            <w:webHidden/>
          </w:rPr>
        </w:r>
        <w:r>
          <w:rPr>
            <w:noProof/>
            <w:webHidden/>
          </w:rPr>
          <w:fldChar w:fldCharType="separate"/>
        </w:r>
        <w:r>
          <w:rPr>
            <w:noProof/>
            <w:webHidden/>
          </w:rPr>
          <w:t>5</w:t>
        </w:r>
        <w:r>
          <w:rPr>
            <w:noProof/>
            <w:webHidden/>
          </w:rPr>
          <w:fldChar w:fldCharType="end"/>
        </w:r>
      </w:hyperlink>
    </w:p>
    <w:p w14:paraId="5A74CF01" w14:textId="35A8EA2C"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75" w:history="1">
        <w:r w:rsidRPr="003330F9">
          <w:rPr>
            <w:rStyle w:val="Hyperlink"/>
            <w:noProof/>
          </w:rPr>
          <w:t>4. PROGRAMSKO RIJEŠENJE NATIVNE I VIŠEPLATFORMSKE APLIKACIJE</w:t>
        </w:r>
        <w:r>
          <w:rPr>
            <w:noProof/>
            <w:webHidden/>
          </w:rPr>
          <w:tab/>
        </w:r>
        <w:r>
          <w:rPr>
            <w:noProof/>
            <w:webHidden/>
          </w:rPr>
          <w:fldChar w:fldCharType="begin"/>
        </w:r>
        <w:r>
          <w:rPr>
            <w:noProof/>
            <w:webHidden/>
          </w:rPr>
          <w:instrText xml:space="preserve"> PAGEREF _Toc111460075 \h </w:instrText>
        </w:r>
        <w:r>
          <w:rPr>
            <w:noProof/>
            <w:webHidden/>
          </w:rPr>
        </w:r>
        <w:r>
          <w:rPr>
            <w:noProof/>
            <w:webHidden/>
          </w:rPr>
          <w:fldChar w:fldCharType="separate"/>
        </w:r>
        <w:r>
          <w:rPr>
            <w:noProof/>
            <w:webHidden/>
          </w:rPr>
          <w:t>5</w:t>
        </w:r>
        <w:r>
          <w:rPr>
            <w:noProof/>
            <w:webHidden/>
          </w:rPr>
          <w:fldChar w:fldCharType="end"/>
        </w:r>
      </w:hyperlink>
    </w:p>
    <w:p w14:paraId="4E3631A1" w14:textId="74DD1FB1"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76" w:history="1">
        <w:r w:rsidRPr="003330F9">
          <w:rPr>
            <w:rStyle w:val="Hyperlink"/>
            <w:noProof/>
          </w:rPr>
          <w:t>4.1. Korištene tehnologije, alati i jezici</w:t>
        </w:r>
        <w:r>
          <w:rPr>
            <w:noProof/>
            <w:webHidden/>
          </w:rPr>
          <w:tab/>
        </w:r>
        <w:r>
          <w:rPr>
            <w:noProof/>
            <w:webHidden/>
          </w:rPr>
          <w:fldChar w:fldCharType="begin"/>
        </w:r>
        <w:r>
          <w:rPr>
            <w:noProof/>
            <w:webHidden/>
          </w:rPr>
          <w:instrText xml:space="preserve"> PAGEREF _Toc111460076 \h </w:instrText>
        </w:r>
        <w:r>
          <w:rPr>
            <w:noProof/>
            <w:webHidden/>
          </w:rPr>
        </w:r>
        <w:r>
          <w:rPr>
            <w:noProof/>
            <w:webHidden/>
          </w:rPr>
          <w:fldChar w:fldCharType="separate"/>
        </w:r>
        <w:r>
          <w:rPr>
            <w:noProof/>
            <w:webHidden/>
          </w:rPr>
          <w:t>5</w:t>
        </w:r>
        <w:r>
          <w:rPr>
            <w:noProof/>
            <w:webHidden/>
          </w:rPr>
          <w:fldChar w:fldCharType="end"/>
        </w:r>
      </w:hyperlink>
    </w:p>
    <w:p w14:paraId="101AC648" w14:textId="115EB6F5"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77" w:history="1">
        <w:r w:rsidRPr="003330F9">
          <w:rPr>
            <w:rStyle w:val="Hyperlink"/>
            <w:noProof/>
          </w:rPr>
          <w:t>4.1.1. Flutter</w:t>
        </w:r>
        <w:r>
          <w:rPr>
            <w:noProof/>
            <w:webHidden/>
          </w:rPr>
          <w:tab/>
        </w:r>
        <w:r>
          <w:rPr>
            <w:noProof/>
            <w:webHidden/>
          </w:rPr>
          <w:fldChar w:fldCharType="begin"/>
        </w:r>
        <w:r>
          <w:rPr>
            <w:noProof/>
            <w:webHidden/>
          </w:rPr>
          <w:instrText xml:space="preserve"> PAGEREF _Toc111460077 \h </w:instrText>
        </w:r>
        <w:r>
          <w:rPr>
            <w:noProof/>
            <w:webHidden/>
          </w:rPr>
        </w:r>
        <w:r>
          <w:rPr>
            <w:noProof/>
            <w:webHidden/>
          </w:rPr>
          <w:fldChar w:fldCharType="separate"/>
        </w:r>
        <w:r>
          <w:rPr>
            <w:noProof/>
            <w:webHidden/>
          </w:rPr>
          <w:t>5</w:t>
        </w:r>
        <w:r>
          <w:rPr>
            <w:noProof/>
            <w:webHidden/>
          </w:rPr>
          <w:fldChar w:fldCharType="end"/>
        </w:r>
      </w:hyperlink>
    </w:p>
    <w:p w14:paraId="6E3574FF" w14:textId="64C5CF69"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78" w:history="1">
        <w:r w:rsidRPr="003330F9">
          <w:rPr>
            <w:rStyle w:val="Hyperlink"/>
            <w:noProof/>
          </w:rPr>
          <w:t>4.1.1.1.</w:t>
        </w:r>
        <w:r>
          <w:rPr>
            <w:rFonts w:eastAsiaTheme="minorEastAsia" w:cstheme="minorBidi"/>
            <w:noProof/>
            <w:color w:val="auto"/>
            <w:sz w:val="24"/>
            <w:szCs w:val="24"/>
            <w:lang w:val="en-HR" w:eastAsia="en-GB"/>
          </w:rPr>
          <w:tab/>
        </w:r>
        <w:r w:rsidRPr="003330F9">
          <w:rPr>
            <w:rStyle w:val="Hyperlink"/>
            <w:noProof/>
          </w:rPr>
          <w:t>Arhitektura</w:t>
        </w:r>
        <w:r>
          <w:rPr>
            <w:noProof/>
            <w:webHidden/>
          </w:rPr>
          <w:tab/>
        </w:r>
        <w:r>
          <w:rPr>
            <w:noProof/>
            <w:webHidden/>
          </w:rPr>
          <w:fldChar w:fldCharType="begin"/>
        </w:r>
        <w:r>
          <w:rPr>
            <w:noProof/>
            <w:webHidden/>
          </w:rPr>
          <w:instrText xml:space="preserve"> PAGEREF _Toc111460078 \h </w:instrText>
        </w:r>
        <w:r>
          <w:rPr>
            <w:noProof/>
            <w:webHidden/>
          </w:rPr>
        </w:r>
        <w:r>
          <w:rPr>
            <w:noProof/>
            <w:webHidden/>
          </w:rPr>
          <w:fldChar w:fldCharType="separate"/>
        </w:r>
        <w:r>
          <w:rPr>
            <w:noProof/>
            <w:webHidden/>
          </w:rPr>
          <w:t>6</w:t>
        </w:r>
        <w:r>
          <w:rPr>
            <w:noProof/>
            <w:webHidden/>
          </w:rPr>
          <w:fldChar w:fldCharType="end"/>
        </w:r>
      </w:hyperlink>
    </w:p>
    <w:p w14:paraId="13D6475C" w14:textId="1B634BC9"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79" w:history="1">
        <w:r w:rsidRPr="003330F9">
          <w:rPr>
            <w:rStyle w:val="Hyperlink"/>
            <w:noProof/>
          </w:rPr>
          <w:t>4.1.1.2.</w:t>
        </w:r>
        <w:r>
          <w:rPr>
            <w:rFonts w:eastAsiaTheme="minorEastAsia" w:cstheme="minorBidi"/>
            <w:noProof/>
            <w:color w:val="auto"/>
            <w:sz w:val="24"/>
            <w:szCs w:val="24"/>
            <w:lang w:val="en-HR" w:eastAsia="en-GB"/>
          </w:rPr>
          <w:tab/>
        </w:r>
        <w:r w:rsidRPr="003330F9">
          <w:rPr>
            <w:rStyle w:val="Hyperlink"/>
            <w:noProof/>
          </w:rPr>
          <w:t>Widgeti i trenutno stanje aplikacije</w:t>
        </w:r>
        <w:r>
          <w:rPr>
            <w:noProof/>
            <w:webHidden/>
          </w:rPr>
          <w:tab/>
        </w:r>
        <w:r>
          <w:rPr>
            <w:noProof/>
            <w:webHidden/>
          </w:rPr>
          <w:fldChar w:fldCharType="begin"/>
        </w:r>
        <w:r>
          <w:rPr>
            <w:noProof/>
            <w:webHidden/>
          </w:rPr>
          <w:instrText xml:space="preserve"> PAGEREF _Toc111460079 \h </w:instrText>
        </w:r>
        <w:r>
          <w:rPr>
            <w:noProof/>
            <w:webHidden/>
          </w:rPr>
        </w:r>
        <w:r>
          <w:rPr>
            <w:noProof/>
            <w:webHidden/>
          </w:rPr>
          <w:fldChar w:fldCharType="separate"/>
        </w:r>
        <w:r>
          <w:rPr>
            <w:noProof/>
            <w:webHidden/>
          </w:rPr>
          <w:t>7</w:t>
        </w:r>
        <w:r>
          <w:rPr>
            <w:noProof/>
            <w:webHidden/>
          </w:rPr>
          <w:fldChar w:fldCharType="end"/>
        </w:r>
      </w:hyperlink>
    </w:p>
    <w:p w14:paraId="1E7C5D7B" w14:textId="23EC43F0"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0" w:history="1">
        <w:r w:rsidRPr="003330F9">
          <w:rPr>
            <w:rStyle w:val="Hyperlink"/>
            <w:noProof/>
          </w:rPr>
          <w:t>4.1.1.3.</w:t>
        </w:r>
        <w:r>
          <w:rPr>
            <w:rFonts w:eastAsiaTheme="minorEastAsia" w:cstheme="minorBidi"/>
            <w:noProof/>
            <w:color w:val="auto"/>
            <w:sz w:val="24"/>
            <w:szCs w:val="24"/>
            <w:lang w:val="en-HR" w:eastAsia="en-GB"/>
          </w:rPr>
          <w:tab/>
        </w:r>
        <w:r w:rsidRPr="003330F9">
          <w:rPr>
            <w:rStyle w:val="Hyperlink"/>
            <w:noProof/>
          </w:rPr>
          <w:t>Propagacija stanja</w:t>
        </w:r>
        <w:r>
          <w:rPr>
            <w:noProof/>
            <w:webHidden/>
          </w:rPr>
          <w:tab/>
        </w:r>
        <w:r>
          <w:rPr>
            <w:noProof/>
            <w:webHidden/>
          </w:rPr>
          <w:fldChar w:fldCharType="begin"/>
        </w:r>
        <w:r>
          <w:rPr>
            <w:noProof/>
            <w:webHidden/>
          </w:rPr>
          <w:instrText xml:space="preserve"> PAGEREF _Toc111460080 \h </w:instrText>
        </w:r>
        <w:r>
          <w:rPr>
            <w:noProof/>
            <w:webHidden/>
          </w:rPr>
        </w:r>
        <w:r>
          <w:rPr>
            <w:noProof/>
            <w:webHidden/>
          </w:rPr>
          <w:fldChar w:fldCharType="separate"/>
        </w:r>
        <w:r>
          <w:rPr>
            <w:noProof/>
            <w:webHidden/>
          </w:rPr>
          <w:t>8</w:t>
        </w:r>
        <w:r>
          <w:rPr>
            <w:noProof/>
            <w:webHidden/>
          </w:rPr>
          <w:fldChar w:fldCharType="end"/>
        </w:r>
      </w:hyperlink>
    </w:p>
    <w:p w14:paraId="241AEEFC" w14:textId="76D111CB"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1" w:history="1">
        <w:r w:rsidRPr="003330F9">
          <w:rPr>
            <w:rStyle w:val="Hyperlink"/>
            <w:noProof/>
          </w:rPr>
          <w:t>4.1.1.4.</w:t>
        </w:r>
        <w:r>
          <w:rPr>
            <w:rFonts w:eastAsiaTheme="minorEastAsia" w:cstheme="minorBidi"/>
            <w:noProof/>
            <w:color w:val="auto"/>
            <w:sz w:val="24"/>
            <w:szCs w:val="24"/>
            <w:lang w:val="en-HR" w:eastAsia="en-GB"/>
          </w:rPr>
          <w:tab/>
        </w:r>
        <w:r w:rsidRPr="003330F9">
          <w:rPr>
            <w:rStyle w:val="Hyperlink"/>
            <w:noProof/>
          </w:rPr>
          <w:t>Prikazivanje korisničkog sučelja</w:t>
        </w:r>
        <w:r>
          <w:rPr>
            <w:noProof/>
            <w:webHidden/>
          </w:rPr>
          <w:tab/>
        </w:r>
        <w:r>
          <w:rPr>
            <w:noProof/>
            <w:webHidden/>
          </w:rPr>
          <w:fldChar w:fldCharType="begin"/>
        </w:r>
        <w:r>
          <w:rPr>
            <w:noProof/>
            <w:webHidden/>
          </w:rPr>
          <w:instrText xml:space="preserve"> PAGEREF _Toc111460081 \h </w:instrText>
        </w:r>
        <w:r>
          <w:rPr>
            <w:noProof/>
            <w:webHidden/>
          </w:rPr>
        </w:r>
        <w:r>
          <w:rPr>
            <w:noProof/>
            <w:webHidden/>
          </w:rPr>
          <w:fldChar w:fldCharType="separate"/>
        </w:r>
        <w:r>
          <w:rPr>
            <w:noProof/>
            <w:webHidden/>
          </w:rPr>
          <w:t>9</w:t>
        </w:r>
        <w:r>
          <w:rPr>
            <w:noProof/>
            <w:webHidden/>
          </w:rPr>
          <w:fldChar w:fldCharType="end"/>
        </w:r>
      </w:hyperlink>
    </w:p>
    <w:p w14:paraId="384EEEF9" w14:textId="3EF891C0"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2" w:history="1">
        <w:r w:rsidRPr="003330F9">
          <w:rPr>
            <w:rStyle w:val="Hyperlink"/>
            <w:noProof/>
          </w:rPr>
          <w:t>4.1.1.5.</w:t>
        </w:r>
        <w:r>
          <w:rPr>
            <w:rFonts w:eastAsiaTheme="minorEastAsia" w:cstheme="minorBidi"/>
            <w:noProof/>
            <w:color w:val="auto"/>
            <w:sz w:val="24"/>
            <w:szCs w:val="24"/>
            <w:lang w:val="en-HR" w:eastAsia="en-GB"/>
          </w:rPr>
          <w:tab/>
        </w:r>
        <w:r w:rsidRPr="003330F9">
          <w:rPr>
            <w:rStyle w:val="Hyperlink"/>
            <w:noProof/>
          </w:rPr>
          <w:t>Prikazivanje promjene stanja</w:t>
        </w:r>
        <w:r>
          <w:rPr>
            <w:noProof/>
            <w:webHidden/>
          </w:rPr>
          <w:tab/>
        </w:r>
        <w:r>
          <w:rPr>
            <w:noProof/>
            <w:webHidden/>
          </w:rPr>
          <w:fldChar w:fldCharType="begin"/>
        </w:r>
        <w:r>
          <w:rPr>
            <w:noProof/>
            <w:webHidden/>
          </w:rPr>
          <w:instrText xml:space="preserve"> PAGEREF _Toc111460082 \h </w:instrText>
        </w:r>
        <w:r>
          <w:rPr>
            <w:noProof/>
            <w:webHidden/>
          </w:rPr>
        </w:r>
        <w:r>
          <w:rPr>
            <w:noProof/>
            <w:webHidden/>
          </w:rPr>
          <w:fldChar w:fldCharType="separate"/>
        </w:r>
        <w:r>
          <w:rPr>
            <w:noProof/>
            <w:webHidden/>
          </w:rPr>
          <w:t>11</w:t>
        </w:r>
        <w:r>
          <w:rPr>
            <w:noProof/>
            <w:webHidden/>
          </w:rPr>
          <w:fldChar w:fldCharType="end"/>
        </w:r>
      </w:hyperlink>
    </w:p>
    <w:p w14:paraId="47328D7D" w14:textId="6D722112"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83" w:history="1">
        <w:r w:rsidRPr="003330F9">
          <w:rPr>
            <w:rStyle w:val="Hyperlink"/>
            <w:noProof/>
          </w:rPr>
          <w:t>4.1.2. SwiftUI</w:t>
        </w:r>
        <w:r>
          <w:rPr>
            <w:noProof/>
            <w:webHidden/>
          </w:rPr>
          <w:tab/>
        </w:r>
        <w:r>
          <w:rPr>
            <w:noProof/>
            <w:webHidden/>
          </w:rPr>
          <w:fldChar w:fldCharType="begin"/>
        </w:r>
        <w:r>
          <w:rPr>
            <w:noProof/>
            <w:webHidden/>
          </w:rPr>
          <w:instrText xml:space="preserve"> PAGEREF _Toc111460083 \h </w:instrText>
        </w:r>
        <w:r>
          <w:rPr>
            <w:noProof/>
            <w:webHidden/>
          </w:rPr>
        </w:r>
        <w:r>
          <w:rPr>
            <w:noProof/>
            <w:webHidden/>
          </w:rPr>
          <w:fldChar w:fldCharType="separate"/>
        </w:r>
        <w:r>
          <w:rPr>
            <w:noProof/>
            <w:webHidden/>
          </w:rPr>
          <w:t>12</w:t>
        </w:r>
        <w:r>
          <w:rPr>
            <w:noProof/>
            <w:webHidden/>
          </w:rPr>
          <w:fldChar w:fldCharType="end"/>
        </w:r>
      </w:hyperlink>
    </w:p>
    <w:p w14:paraId="796AD5BD" w14:textId="7A623B47"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4" w:history="1">
        <w:r w:rsidRPr="003330F9">
          <w:rPr>
            <w:rStyle w:val="Hyperlink"/>
            <w:noProof/>
          </w:rPr>
          <w:t>4.1.2.1.</w:t>
        </w:r>
        <w:r>
          <w:rPr>
            <w:rFonts w:eastAsiaTheme="minorEastAsia" w:cstheme="minorBidi"/>
            <w:noProof/>
            <w:color w:val="auto"/>
            <w:sz w:val="24"/>
            <w:szCs w:val="24"/>
            <w:lang w:val="en-HR" w:eastAsia="en-GB"/>
          </w:rPr>
          <w:tab/>
        </w:r>
        <w:r w:rsidRPr="003330F9">
          <w:rPr>
            <w:rStyle w:val="Hyperlink"/>
            <w:noProof/>
          </w:rPr>
          <w:t xml:space="preserve">Razlika sa </w:t>
        </w:r>
        <w:r w:rsidRPr="003330F9">
          <w:rPr>
            <w:rStyle w:val="Hyperlink"/>
            <w:i/>
            <w:iCs/>
            <w:noProof/>
          </w:rPr>
          <w:t>UIKit</w:t>
        </w:r>
        <w:r w:rsidRPr="003330F9">
          <w:rPr>
            <w:rStyle w:val="Hyperlink"/>
            <w:noProof/>
          </w:rPr>
          <w:t xml:space="preserve"> alatom</w:t>
        </w:r>
        <w:r>
          <w:rPr>
            <w:noProof/>
            <w:webHidden/>
          </w:rPr>
          <w:tab/>
        </w:r>
        <w:r>
          <w:rPr>
            <w:noProof/>
            <w:webHidden/>
          </w:rPr>
          <w:fldChar w:fldCharType="begin"/>
        </w:r>
        <w:r>
          <w:rPr>
            <w:noProof/>
            <w:webHidden/>
          </w:rPr>
          <w:instrText xml:space="preserve"> PAGEREF _Toc111460084 \h </w:instrText>
        </w:r>
        <w:r>
          <w:rPr>
            <w:noProof/>
            <w:webHidden/>
          </w:rPr>
        </w:r>
        <w:r>
          <w:rPr>
            <w:noProof/>
            <w:webHidden/>
          </w:rPr>
          <w:fldChar w:fldCharType="separate"/>
        </w:r>
        <w:r>
          <w:rPr>
            <w:noProof/>
            <w:webHidden/>
          </w:rPr>
          <w:t>12</w:t>
        </w:r>
        <w:r>
          <w:rPr>
            <w:noProof/>
            <w:webHidden/>
          </w:rPr>
          <w:fldChar w:fldCharType="end"/>
        </w:r>
      </w:hyperlink>
    </w:p>
    <w:p w14:paraId="1296B1FE" w14:textId="7F691C1D"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5" w:history="1">
        <w:r w:rsidRPr="003330F9">
          <w:rPr>
            <w:rStyle w:val="Hyperlink"/>
            <w:noProof/>
          </w:rPr>
          <w:t>4.1.2.2.</w:t>
        </w:r>
        <w:r>
          <w:rPr>
            <w:rFonts w:eastAsiaTheme="minorEastAsia" w:cstheme="minorBidi"/>
            <w:noProof/>
            <w:color w:val="auto"/>
            <w:sz w:val="24"/>
            <w:szCs w:val="24"/>
            <w:lang w:val="en-HR" w:eastAsia="en-GB"/>
          </w:rPr>
          <w:tab/>
        </w:r>
        <w:r w:rsidRPr="003330F9">
          <w:rPr>
            <w:rStyle w:val="Hyperlink"/>
            <w:noProof/>
          </w:rPr>
          <w:t>Struktura SwiftUI aplikacije</w:t>
        </w:r>
        <w:r>
          <w:rPr>
            <w:noProof/>
            <w:webHidden/>
          </w:rPr>
          <w:tab/>
        </w:r>
        <w:r>
          <w:rPr>
            <w:noProof/>
            <w:webHidden/>
          </w:rPr>
          <w:fldChar w:fldCharType="begin"/>
        </w:r>
        <w:r>
          <w:rPr>
            <w:noProof/>
            <w:webHidden/>
          </w:rPr>
          <w:instrText xml:space="preserve"> PAGEREF _Toc111460085 \h </w:instrText>
        </w:r>
        <w:r>
          <w:rPr>
            <w:noProof/>
            <w:webHidden/>
          </w:rPr>
        </w:r>
        <w:r>
          <w:rPr>
            <w:noProof/>
            <w:webHidden/>
          </w:rPr>
          <w:fldChar w:fldCharType="separate"/>
        </w:r>
        <w:r>
          <w:rPr>
            <w:noProof/>
            <w:webHidden/>
          </w:rPr>
          <w:t>14</w:t>
        </w:r>
        <w:r>
          <w:rPr>
            <w:noProof/>
            <w:webHidden/>
          </w:rPr>
          <w:fldChar w:fldCharType="end"/>
        </w:r>
      </w:hyperlink>
    </w:p>
    <w:p w14:paraId="3A371A57" w14:textId="2654854D"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6" w:history="1">
        <w:r w:rsidRPr="003330F9">
          <w:rPr>
            <w:rStyle w:val="Hyperlink"/>
            <w:noProof/>
          </w:rPr>
          <w:t>4.1.2.3.</w:t>
        </w:r>
        <w:r>
          <w:rPr>
            <w:rFonts w:eastAsiaTheme="minorEastAsia" w:cstheme="minorBidi"/>
            <w:noProof/>
            <w:color w:val="auto"/>
            <w:sz w:val="24"/>
            <w:szCs w:val="24"/>
            <w:lang w:val="en-HR" w:eastAsia="en-GB"/>
          </w:rPr>
          <w:tab/>
        </w:r>
        <w:r w:rsidRPr="003330F9">
          <w:rPr>
            <w:rStyle w:val="Hyperlink"/>
            <w:noProof/>
          </w:rPr>
          <w:t>Prikazivanje korisničkog sučelja</w:t>
        </w:r>
        <w:r>
          <w:rPr>
            <w:noProof/>
            <w:webHidden/>
          </w:rPr>
          <w:tab/>
        </w:r>
        <w:r>
          <w:rPr>
            <w:noProof/>
            <w:webHidden/>
          </w:rPr>
          <w:fldChar w:fldCharType="begin"/>
        </w:r>
        <w:r>
          <w:rPr>
            <w:noProof/>
            <w:webHidden/>
          </w:rPr>
          <w:instrText xml:space="preserve"> PAGEREF _Toc111460086 \h </w:instrText>
        </w:r>
        <w:r>
          <w:rPr>
            <w:noProof/>
            <w:webHidden/>
          </w:rPr>
        </w:r>
        <w:r>
          <w:rPr>
            <w:noProof/>
            <w:webHidden/>
          </w:rPr>
          <w:fldChar w:fldCharType="separate"/>
        </w:r>
        <w:r>
          <w:rPr>
            <w:noProof/>
            <w:webHidden/>
          </w:rPr>
          <w:t>15</w:t>
        </w:r>
        <w:r>
          <w:rPr>
            <w:noProof/>
            <w:webHidden/>
          </w:rPr>
          <w:fldChar w:fldCharType="end"/>
        </w:r>
      </w:hyperlink>
    </w:p>
    <w:p w14:paraId="6EFA56DE" w14:textId="6F0CF008" w:rsidR="003E6F04" w:rsidRDefault="003E6F04">
      <w:pPr>
        <w:pStyle w:val="TOC4"/>
        <w:tabs>
          <w:tab w:val="left" w:pos="1680"/>
          <w:tab w:val="right" w:leader="dot" w:pos="9344"/>
        </w:tabs>
        <w:rPr>
          <w:rFonts w:eastAsiaTheme="minorEastAsia" w:cstheme="minorBidi"/>
          <w:noProof/>
          <w:color w:val="auto"/>
          <w:sz w:val="24"/>
          <w:szCs w:val="24"/>
          <w:lang w:val="en-HR" w:eastAsia="en-GB"/>
        </w:rPr>
      </w:pPr>
      <w:hyperlink w:anchor="_Toc111460087" w:history="1">
        <w:r w:rsidRPr="003330F9">
          <w:rPr>
            <w:rStyle w:val="Hyperlink"/>
            <w:noProof/>
          </w:rPr>
          <w:t>4.1.2.4.</w:t>
        </w:r>
        <w:r>
          <w:rPr>
            <w:rFonts w:eastAsiaTheme="minorEastAsia" w:cstheme="minorBidi"/>
            <w:noProof/>
            <w:color w:val="auto"/>
            <w:sz w:val="24"/>
            <w:szCs w:val="24"/>
            <w:lang w:val="en-HR" w:eastAsia="en-GB"/>
          </w:rPr>
          <w:tab/>
        </w:r>
        <w:r w:rsidRPr="003330F9">
          <w:rPr>
            <w:rStyle w:val="Hyperlink"/>
            <w:noProof/>
          </w:rPr>
          <w:t>Obnavljanje stanja na ekranu</w:t>
        </w:r>
        <w:r>
          <w:rPr>
            <w:noProof/>
            <w:webHidden/>
          </w:rPr>
          <w:tab/>
        </w:r>
        <w:r>
          <w:rPr>
            <w:noProof/>
            <w:webHidden/>
          </w:rPr>
          <w:fldChar w:fldCharType="begin"/>
        </w:r>
        <w:r>
          <w:rPr>
            <w:noProof/>
            <w:webHidden/>
          </w:rPr>
          <w:instrText xml:space="preserve"> PAGEREF _Toc111460087 \h </w:instrText>
        </w:r>
        <w:r>
          <w:rPr>
            <w:noProof/>
            <w:webHidden/>
          </w:rPr>
        </w:r>
        <w:r>
          <w:rPr>
            <w:noProof/>
            <w:webHidden/>
          </w:rPr>
          <w:fldChar w:fldCharType="separate"/>
        </w:r>
        <w:r>
          <w:rPr>
            <w:noProof/>
            <w:webHidden/>
          </w:rPr>
          <w:t>15</w:t>
        </w:r>
        <w:r>
          <w:rPr>
            <w:noProof/>
            <w:webHidden/>
          </w:rPr>
          <w:fldChar w:fldCharType="end"/>
        </w:r>
      </w:hyperlink>
    </w:p>
    <w:p w14:paraId="14E365A2" w14:textId="0E791A9A"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88" w:history="1">
        <w:r w:rsidRPr="003330F9">
          <w:rPr>
            <w:rStyle w:val="Hyperlink"/>
            <w:noProof/>
          </w:rPr>
          <w:t>4.2. Implementacija u Flutteru</w:t>
        </w:r>
        <w:r>
          <w:rPr>
            <w:noProof/>
            <w:webHidden/>
          </w:rPr>
          <w:tab/>
        </w:r>
        <w:r>
          <w:rPr>
            <w:noProof/>
            <w:webHidden/>
          </w:rPr>
          <w:fldChar w:fldCharType="begin"/>
        </w:r>
        <w:r>
          <w:rPr>
            <w:noProof/>
            <w:webHidden/>
          </w:rPr>
          <w:instrText xml:space="preserve"> PAGEREF _Toc111460088 \h </w:instrText>
        </w:r>
        <w:r>
          <w:rPr>
            <w:noProof/>
            <w:webHidden/>
          </w:rPr>
        </w:r>
        <w:r>
          <w:rPr>
            <w:noProof/>
            <w:webHidden/>
          </w:rPr>
          <w:fldChar w:fldCharType="separate"/>
        </w:r>
        <w:r>
          <w:rPr>
            <w:noProof/>
            <w:webHidden/>
          </w:rPr>
          <w:t>17</w:t>
        </w:r>
        <w:r>
          <w:rPr>
            <w:noProof/>
            <w:webHidden/>
          </w:rPr>
          <w:fldChar w:fldCharType="end"/>
        </w:r>
      </w:hyperlink>
    </w:p>
    <w:p w14:paraId="72BEA960" w14:textId="5D6D9072"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89" w:history="1">
        <w:r w:rsidRPr="003330F9">
          <w:rPr>
            <w:rStyle w:val="Hyperlink"/>
            <w:noProof/>
          </w:rPr>
          <w:t>4.2.1. Arhitektura Flutter aplikacije</w:t>
        </w:r>
        <w:r>
          <w:rPr>
            <w:noProof/>
            <w:webHidden/>
          </w:rPr>
          <w:tab/>
        </w:r>
        <w:r>
          <w:rPr>
            <w:noProof/>
            <w:webHidden/>
          </w:rPr>
          <w:fldChar w:fldCharType="begin"/>
        </w:r>
        <w:r>
          <w:rPr>
            <w:noProof/>
            <w:webHidden/>
          </w:rPr>
          <w:instrText xml:space="preserve"> PAGEREF _Toc111460089 \h </w:instrText>
        </w:r>
        <w:r>
          <w:rPr>
            <w:noProof/>
            <w:webHidden/>
          </w:rPr>
        </w:r>
        <w:r>
          <w:rPr>
            <w:noProof/>
            <w:webHidden/>
          </w:rPr>
          <w:fldChar w:fldCharType="separate"/>
        </w:r>
        <w:r>
          <w:rPr>
            <w:noProof/>
            <w:webHidden/>
          </w:rPr>
          <w:t>17</w:t>
        </w:r>
        <w:r>
          <w:rPr>
            <w:noProof/>
            <w:webHidden/>
          </w:rPr>
          <w:fldChar w:fldCharType="end"/>
        </w:r>
      </w:hyperlink>
    </w:p>
    <w:p w14:paraId="1774CA8E" w14:textId="2766AD52"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0" w:history="1">
        <w:r w:rsidRPr="003330F9">
          <w:rPr>
            <w:rStyle w:val="Hyperlink"/>
            <w:noProof/>
          </w:rPr>
          <w:t>4.2.2. Upravljanje stanjima unutar Flutter aplikacije</w:t>
        </w:r>
        <w:r>
          <w:rPr>
            <w:noProof/>
            <w:webHidden/>
          </w:rPr>
          <w:tab/>
        </w:r>
        <w:r>
          <w:rPr>
            <w:noProof/>
            <w:webHidden/>
          </w:rPr>
          <w:fldChar w:fldCharType="begin"/>
        </w:r>
        <w:r>
          <w:rPr>
            <w:noProof/>
            <w:webHidden/>
          </w:rPr>
          <w:instrText xml:space="preserve"> PAGEREF _Toc111460090 \h </w:instrText>
        </w:r>
        <w:r>
          <w:rPr>
            <w:noProof/>
            <w:webHidden/>
          </w:rPr>
        </w:r>
        <w:r>
          <w:rPr>
            <w:noProof/>
            <w:webHidden/>
          </w:rPr>
          <w:fldChar w:fldCharType="separate"/>
        </w:r>
        <w:r>
          <w:rPr>
            <w:noProof/>
            <w:webHidden/>
          </w:rPr>
          <w:t>21</w:t>
        </w:r>
        <w:r>
          <w:rPr>
            <w:noProof/>
            <w:webHidden/>
          </w:rPr>
          <w:fldChar w:fldCharType="end"/>
        </w:r>
      </w:hyperlink>
    </w:p>
    <w:p w14:paraId="768B54AB" w14:textId="17249973"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1" w:history="1">
        <w:r w:rsidRPr="003330F9">
          <w:rPr>
            <w:rStyle w:val="Hyperlink"/>
            <w:noProof/>
          </w:rPr>
          <w:t>4.2.3. Beskona</w:t>
        </w:r>
        <w:r w:rsidRPr="003330F9">
          <w:rPr>
            <w:rStyle w:val="Hyperlink"/>
            <w:noProof/>
          </w:rPr>
          <w:t>č</w:t>
        </w:r>
        <w:r w:rsidRPr="003330F9">
          <w:rPr>
            <w:rStyle w:val="Hyperlink"/>
            <w:noProof/>
          </w:rPr>
          <w:t>no listanje slika</w:t>
        </w:r>
        <w:r>
          <w:rPr>
            <w:noProof/>
            <w:webHidden/>
          </w:rPr>
          <w:tab/>
        </w:r>
        <w:r>
          <w:rPr>
            <w:noProof/>
            <w:webHidden/>
          </w:rPr>
          <w:fldChar w:fldCharType="begin"/>
        </w:r>
        <w:r>
          <w:rPr>
            <w:noProof/>
            <w:webHidden/>
          </w:rPr>
          <w:instrText xml:space="preserve"> PAGEREF _Toc111460091 \h </w:instrText>
        </w:r>
        <w:r>
          <w:rPr>
            <w:noProof/>
            <w:webHidden/>
          </w:rPr>
        </w:r>
        <w:r>
          <w:rPr>
            <w:noProof/>
            <w:webHidden/>
          </w:rPr>
          <w:fldChar w:fldCharType="separate"/>
        </w:r>
        <w:r>
          <w:rPr>
            <w:noProof/>
            <w:webHidden/>
          </w:rPr>
          <w:t>22</w:t>
        </w:r>
        <w:r>
          <w:rPr>
            <w:noProof/>
            <w:webHidden/>
          </w:rPr>
          <w:fldChar w:fldCharType="end"/>
        </w:r>
      </w:hyperlink>
    </w:p>
    <w:p w14:paraId="5A3C0EF8" w14:textId="19357028"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92" w:history="1">
        <w:r w:rsidRPr="003330F9">
          <w:rPr>
            <w:rStyle w:val="Hyperlink"/>
            <w:noProof/>
          </w:rPr>
          <w:t>4.3. Implementacija u SwiftUI</w:t>
        </w:r>
        <w:r>
          <w:rPr>
            <w:noProof/>
            <w:webHidden/>
          </w:rPr>
          <w:tab/>
        </w:r>
        <w:r>
          <w:rPr>
            <w:noProof/>
            <w:webHidden/>
          </w:rPr>
          <w:fldChar w:fldCharType="begin"/>
        </w:r>
        <w:r>
          <w:rPr>
            <w:noProof/>
            <w:webHidden/>
          </w:rPr>
          <w:instrText xml:space="preserve"> PAGEREF _Toc111460092 \h </w:instrText>
        </w:r>
        <w:r>
          <w:rPr>
            <w:noProof/>
            <w:webHidden/>
          </w:rPr>
        </w:r>
        <w:r>
          <w:rPr>
            <w:noProof/>
            <w:webHidden/>
          </w:rPr>
          <w:fldChar w:fldCharType="separate"/>
        </w:r>
        <w:r>
          <w:rPr>
            <w:noProof/>
            <w:webHidden/>
          </w:rPr>
          <w:t>25</w:t>
        </w:r>
        <w:r>
          <w:rPr>
            <w:noProof/>
            <w:webHidden/>
          </w:rPr>
          <w:fldChar w:fldCharType="end"/>
        </w:r>
      </w:hyperlink>
    </w:p>
    <w:p w14:paraId="4D171AD5" w14:textId="0BE4288F"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3" w:history="1">
        <w:r w:rsidRPr="003330F9">
          <w:rPr>
            <w:rStyle w:val="Hyperlink"/>
            <w:noProof/>
          </w:rPr>
          <w:t>4.3.1. Arhitektura SwiftUI aplikacije</w:t>
        </w:r>
        <w:r>
          <w:rPr>
            <w:noProof/>
            <w:webHidden/>
          </w:rPr>
          <w:tab/>
        </w:r>
        <w:r>
          <w:rPr>
            <w:noProof/>
            <w:webHidden/>
          </w:rPr>
          <w:fldChar w:fldCharType="begin"/>
        </w:r>
        <w:r>
          <w:rPr>
            <w:noProof/>
            <w:webHidden/>
          </w:rPr>
          <w:instrText xml:space="preserve"> PAGEREF _Toc111460093 \h </w:instrText>
        </w:r>
        <w:r>
          <w:rPr>
            <w:noProof/>
            <w:webHidden/>
          </w:rPr>
        </w:r>
        <w:r>
          <w:rPr>
            <w:noProof/>
            <w:webHidden/>
          </w:rPr>
          <w:fldChar w:fldCharType="separate"/>
        </w:r>
        <w:r>
          <w:rPr>
            <w:noProof/>
            <w:webHidden/>
          </w:rPr>
          <w:t>25</w:t>
        </w:r>
        <w:r>
          <w:rPr>
            <w:noProof/>
            <w:webHidden/>
          </w:rPr>
          <w:fldChar w:fldCharType="end"/>
        </w:r>
      </w:hyperlink>
    </w:p>
    <w:p w14:paraId="0A6D35F3" w14:textId="2A38578A"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4" w:history="1">
        <w:r w:rsidRPr="003330F9">
          <w:rPr>
            <w:rStyle w:val="Hyperlink"/>
            <w:noProof/>
          </w:rPr>
          <w:t>4.3.2. Upravljanje stanjima unutar SwiftUI aplikacije</w:t>
        </w:r>
        <w:r>
          <w:rPr>
            <w:noProof/>
            <w:webHidden/>
          </w:rPr>
          <w:tab/>
        </w:r>
        <w:r>
          <w:rPr>
            <w:noProof/>
            <w:webHidden/>
          </w:rPr>
          <w:fldChar w:fldCharType="begin"/>
        </w:r>
        <w:r>
          <w:rPr>
            <w:noProof/>
            <w:webHidden/>
          </w:rPr>
          <w:instrText xml:space="preserve"> PAGEREF _Toc111460094 \h </w:instrText>
        </w:r>
        <w:r>
          <w:rPr>
            <w:noProof/>
            <w:webHidden/>
          </w:rPr>
        </w:r>
        <w:r>
          <w:rPr>
            <w:noProof/>
            <w:webHidden/>
          </w:rPr>
          <w:fldChar w:fldCharType="separate"/>
        </w:r>
        <w:r>
          <w:rPr>
            <w:noProof/>
            <w:webHidden/>
          </w:rPr>
          <w:t>26</w:t>
        </w:r>
        <w:r>
          <w:rPr>
            <w:noProof/>
            <w:webHidden/>
          </w:rPr>
          <w:fldChar w:fldCharType="end"/>
        </w:r>
      </w:hyperlink>
    </w:p>
    <w:p w14:paraId="1ABB5337" w14:textId="4B570A3E"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5" w:history="1">
        <w:r w:rsidRPr="003330F9">
          <w:rPr>
            <w:rStyle w:val="Hyperlink"/>
            <w:noProof/>
          </w:rPr>
          <w:t>4.3.1. Beskonačno listanje slika</w:t>
        </w:r>
        <w:r>
          <w:rPr>
            <w:noProof/>
            <w:webHidden/>
          </w:rPr>
          <w:tab/>
        </w:r>
        <w:r>
          <w:rPr>
            <w:noProof/>
            <w:webHidden/>
          </w:rPr>
          <w:fldChar w:fldCharType="begin"/>
        </w:r>
        <w:r>
          <w:rPr>
            <w:noProof/>
            <w:webHidden/>
          </w:rPr>
          <w:instrText xml:space="preserve"> PAGEREF _Toc111460095 \h </w:instrText>
        </w:r>
        <w:r>
          <w:rPr>
            <w:noProof/>
            <w:webHidden/>
          </w:rPr>
        </w:r>
        <w:r>
          <w:rPr>
            <w:noProof/>
            <w:webHidden/>
          </w:rPr>
          <w:fldChar w:fldCharType="separate"/>
        </w:r>
        <w:r>
          <w:rPr>
            <w:noProof/>
            <w:webHidden/>
          </w:rPr>
          <w:t>27</w:t>
        </w:r>
        <w:r>
          <w:rPr>
            <w:noProof/>
            <w:webHidden/>
          </w:rPr>
          <w:fldChar w:fldCharType="end"/>
        </w:r>
      </w:hyperlink>
    </w:p>
    <w:p w14:paraId="1F7437B4" w14:textId="14174A69"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6" w:history="1">
        <w:r w:rsidRPr="003330F9">
          <w:rPr>
            <w:rStyle w:val="Hyperlink"/>
            <w:noProof/>
          </w:rPr>
          <w:t>4.3.1. Računanje Fibonacci broja</w:t>
        </w:r>
        <w:r>
          <w:rPr>
            <w:noProof/>
            <w:webHidden/>
          </w:rPr>
          <w:tab/>
        </w:r>
        <w:r>
          <w:rPr>
            <w:noProof/>
            <w:webHidden/>
          </w:rPr>
          <w:fldChar w:fldCharType="begin"/>
        </w:r>
        <w:r>
          <w:rPr>
            <w:noProof/>
            <w:webHidden/>
          </w:rPr>
          <w:instrText xml:space="preserve"> PAGEREF _Toc111460096 \h </w:instrText>
        </w:r>
        <w:r>
          <w:rPr>
            <w:noProof/>
            <w:webHidden/>
          </w:rPr>
        </w:r>
        <w:r>
          <w:rPr>
            <w:noProof/>
            <w:webHidden/>
          </w:rPr>
          <w:fldChar w:fldCharType="separate"/>
        </w:r>
        <w:r>
          <w:rPr>
            <w:noProof/>
            <w:webHidden/>
          </w:rPr>
          <w:t>31</w:t>
        </w:r>
        <w:r>
          <w:rPr>
            <w:noProof/>
            <w:webHidden/>
          </w:rPr>
          <w:fldChar w:fldCharType="end"/>
        </w:r>
      </w:hyperlink>
    </w:p>
    <w:p w14:paraId="4889BC3F" w14:textId="7A6DB52A"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097" w:history="1">
        <w:r w:rsidRPr="003330F9">
          <w:rPr>
            <w:rStyle w:val="Hyperlink"/>
            <w:noProof/>
          </w:rPr>
          <w:t>5. TESTIRANJE I ANALIZA PROGRAMSKOG RIJEŠENJA</w:t>
        </w:r>
        <w:r>
          <w:rPr>
            <w:noProof/>
            <w:webHidden/>
          </w:rPr>
          <w:tab/>
        </w:r>
        <w:r>
          <w:rPr>
            <w:noProof/>
            <w:webHidden/>
          </w:rPr>
          <w:fldChar w:fldCharType="begin"/>
        </w:r>
        <w:r>
          <w:rPr>
            <w:noProof/>
            <w:webHidden/>
          </w:rPr>
          <w:instrText xml:space="preserve"> PAGEREF _Toc111460097 \h </w:instrText>
        </w:r>
        <w:r>
          <w:rPr>
            <w:noProof/>
            <w:webHidden/>
          </w:rPr>
        </w:r>
        <w:r>
          <w:rPr>
            <w:noProof/>
            <w:webHidden/>
          </w:rPr>
          <w:fldChar w:fldCharType="separate"/>
        </w:r>
        <w:r>
          <w:rPr>
            <w:noProof/>
            <w:webHidden/>
          </w:rPr>
          <w:t>33</w:t>
        </w:r>
        <w:r>
          <w:rPr>
            <w:noProof/>
            <w:webHidden/>
          </w:rPr>
          <w:fldChar w:fldCharType="end"/>
        </w:r>
      </w:hyperlink>
    </w:p>
    <w:p w14:paraId="67079E24" w14:textId="2A0004FB"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098" w:history="1">
        <w:r w:rsidRPr="003330F9">
          <w:rPr>
            <w:rStyle w:val="Hyperlink"/>
            <w:noProof/>
          </w:rPr>
          <w:t>5.1. Testiranje aplikacije</w:t>
        </w:r>
        <w:r>
          <w:rPr>
            <w:noProof/>
            <w:webHidden/>
          </w:rPr>
          <w:tab/>
        </w:r>
        <w:r>
          <w:rPr>
            <w:noProof/>
            <w:webHidden/>
          </w:rPr>
          <w:fldChar w:fldCharType="begin"/>
        </w:r>
        <w:r>
          <w:rPr>
            <w:noProof/>
            <w:webHidden/>
          </w:rPr>
          <w:instrText xml:space="preserve"> PAGEREF _Toc111460098 \h </w:instrText>
        </w:r>
        <w:r>
          <w:rPr>
            <w:noProof/>
            <w:webHidden/>
          </w:rPr>
        </w:r>
        <w:r>
          <w:rPr>
            <w:noProof/>
            <w:webHidden/>
          </w:rPr>
          <w:fldChar w:fldCharType="separate"/>
        </w:r>
        <w:r>
          <w:rPr>
            <w:noProof/>
            <w:webHidden/>
          </w:rPr>
          <w:t>33</w:t>
        </w:r>
        <w:r>
          <w:rPr>
            <w:noProof/>
            <w:webHidden/>
          </w:rPr>
          <w:fldChar w:fldCharType="end"/>
        </w:r>
      </w:hyperlink>
    </w:p>
    <w:p w14:paraId="2A4AC271" w14:textId="5841C045"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099" w:history="1">
        <w:r w:rsidRPr="003330F9">
          <w:rPr>
            <w:rStyle w:val="Hyperlink"/>
            <w:noProof/>
          </w:rPr>
          <w:t>5.1.1. Nativna aplikacija</w:t>
        </w:r>
        <w:r>
          <w:rPr>
            <w:noProof/>
            <w:webHidden/>
          </w:rPr>
          <w:tab/>
        </w:r>
        <w:r>
          <w:rPr>
            <w:noProof/>
            <w:webHidden/>
          </w:rPr>
          <w:fldChar w:fldCharType="begin"/>
        </w:r>
        <w:r>
          <w:rPr>
            <w:noProof/>
            <w:webHidden/>
          </w:rPr>
          <w:instrText xml:space="preserve"> PAGEREF _Toc111460099 \h </w:instrText>
        </w:r>
        <w:r>
          <w:rPr>
            <w:noProof/>
            <w:webHidden/>
          </w:rPr>
        </w:r>
        <w:r>
          <w:rPr>
            <w:noProof/>
            <w:webHidden/>
          </w:rPr>
          <w:fldChar w:fldCharType="separate"/>
        </w:r>
        <w:r>
          <w:rPr>
            <w:noProof/>
            <w:webHidden/>
          </w:rPr>
          <w:t>33</w:t>
        </w:r>
        <w:r>
          <w:rPr>
            <w:noProof/>
            <w:webHidden/>
          </w:rPr>
          <w:fldChar w:fldCharType="end"/>
        </w:r>
      </w:hyperlink>
    </w:p>
    <w:p w14:paraId="11122A17" w14:textId="55721C0A" w:rsidR="003E6F04" w:rsidRDefault="003E6F04">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1460100" w:history="1">
        <w:r w:rsidRPr="003330F9">
          <w:rPr>
            <w:rStyle w:val="Hyperlink"/>
            <w:noProof/>
          </w:rPr>
          <w:t>5.1.2. Višeplatformska aplikacija</w:t>
        </w:r>
        <w:r>
          <w:rPr>
            <w:noProof/>
            <w:webHidden/>
          </w:rPr>
          <w:tab/>
        </w:r>
        <w:r>
          <w:rPr>
            <w:noProof/>
            <w:webHidden/>
          </w:rPr>
          <w:fldChar w:fldCharType="begin"/>
        </w:r>
        <w:r>
          <w:rPr>
            <w:noProof/>
            <w:webHidden/>
          </w:rPr>
          <w:instrText xml:space="preserve"> PAGEREF _Toc111460100 \h </w:instrText>
        </w:r>
        <w:r>
          <w:rPr>
            <w:noProof/>
            <w:webHidden/>
          </w:rPr>
        </w:r>
        <w:r>
          <w:rPr>
            <w:noProof/>
            <w:webHidden/>
          </w:rPr>
          <w:fldChar w:fldCharType="separate"/>
        </w:r>
        <w:r>
          <w:rPr>
            <w:noProof/>
            <w:webHidden/>
          </w:rPr>
          <w:t>33</w:t>
        </w:r>
        <w:r>
          <w:rPr>
            <w:noProof/>
            <w:webHidden/>
          </w:rPr>
          <w:fldChar w:fldCharType="end"/>
        </w:r>
      </w:hyperlink>
    </w:p>
    <w:p w14:paraId="00E58150" w14:textId="2CA0844F"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101" w:history="1">
        <w:r w:rsidRPr="003330F9">
          <w:rPr>
            <w:rStyle w:val="Hyperlink"/>
            <w:noProof/>
          </w:rPr>
          <w:t>5.2. Analiza rezultata</w:t>
        </w:r>
        <w:r>
          <w:rPr>
            <w:noProof/>
            <w:webHidden/>
          </w:rPr>
          <w:tab/>
        </w:r>
        <w:r>
          <w:rPr>
            <w:noProof/>
            <w:webHidden/>
          </w:rPr>
          <w:fldChar w:fldCharType="begin"/>
        </w:r>
        <w:r>
          <w:rPr>
            <w:noProof/>
            <w:webHidden/>
          </w:rPr>
          <w:instrText xml:space="preserve"> PAGEREF _Toc111460101 \h </w:instrText>
        </w:r>
        <w:r>
          <w:rPr>
            <w:noProof/>
            <w:webHidden/>
          </w:rPr>
        </w:r>
        <w:r>
          <w:rPr>
            <w:noProof/>
            <w:webHidden/>
          </w:rPr>
          <w:fldChar w:fldCharType="separate"/>
        </w:r>
        <w:r>
          <w:rPr>
            <w:noProof/>
            <w:webHidden/>
          </w:rPr>
          <w:t>33</w:t>
        </w:r>
        <w:r>
          <w:rPr>
            <w:noProof/>
            <w:webHidden/>
          </w:rPr>
          <w:fldChar w:fldCharType="end"/>
        </w:r>
      </w:hyperlink>
    </w:p>
    <w:p w14:paraId="7F9E7C14" w14:textId="5BCD59F8" w:rsidR="003E6F04" w:rsidRDefault="003E6F04">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1460102" w:history="1">
        <w:r w:rsidRPr="003330F9">
          <w:rPr>
            <w:rStyle w:val="Hyperlink"/>
            <w:noProof/>
          </w:rPr>
          <w:t>5.3. Analiza implementacije i korisničkog iskustva</w:t>
        </w:r>
        <w:r>
          <w:rPr>
            <w:noProof/>
            <w:webHidden/>
          </w:rPr>
          <w:tab/>
        </w:r>
        <w:r>
          <w:rPr>
            <w:noProof/>
            <w:webHidden/>
          </w:rPr>
          <w:fldChar w:fldCharType="begin"/>
        </w:r>
        <w:r>
          <w:rPr>
            <w:noProof/>
            <w:webHidden/>
          </w:rPr>
          <w:instrText xml:space="preserve"> PAGEREF _Toc111460102 \h </w:instrText>
        </w:r>
        <w:r>
          <w:rPr>
            <w:noProof/>
            <w:webHidden/>
          </w:rPr>
        </w:r>
        <w:r>
          <w:rPr>
            <w:noProof/>
            <w:webHidden/>
          </w:rPr>
          <w:fldChar w:fldCharType="separate"/>
        </w:r>
        <w:r>
          <w:rPr>
            <w:noProof/>
            <w:webHidden/>
          </w:rPr>
          <w:t>33</w:t>
        </w:r>
        <w:r>
          <w:rPr>
            <w:noProof/>
            <w:webHidden/>
          </w:rPr>
          <w:fldChar w:fldCharType="end"/>
        </w:r>
      </w:hyperlink>
    </w:p>
    <w:p w14:paraId="7E0AF6EF" w14:textId="3A9F604B"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3" w:history="1">
        <w:r w:rsidRPr="003330F9">
          <w:rPr>
            <w:rStyle w:val="Hyperlink"/>
            <w:noProof/>
          </w:rPr>
          <w:t>6. ZAKLJUČAK</w:t>
        </w:r>
        <w:r>
          <w:rPr>
            <w:noProof/>
            <w:webHidden/>
          </w:rPr>
          <w:tab/>
        </w:r>
        <w:r>
          <w:rPr>
            <w:noProof/>
            <w:webHidden/>
          </w:rPr>
          <w:fldChar w:fldCharType="begin"/>
        </w:r>
        <w:r>
          <w:rPr>
            <w:noProof/>
            <w:webHidden/>
          </w:rPr>
          <w:instrText xml:space="preserve"> PAGEREF _Toc111460103 \h </w:instrText>
        </w:r>
        <w:r>
          <w:rPr>
            <w:noProof/>
            <w:webHidden/>
          </w:rPr>
        </w:r>
        <w:r>
          <w:rPr>
            <w:noProof/>
            <w:webHidden/>
          </w:rPr>
          <w:fldChar w:fldCharType="separate"/>
        </w:r>
        <w:r>
          <w:rPr>
            <w:noProof/>
            <w:webHidden/>
          </w:rPr>
          <w:t>34</w:t>
        </w:r>
        <w:r>
          <w:rPr>
            <w:noProof/>
            <w:webHidden/>
          </w:rPr>
          <w:fldChar w:fldCharType="end"/>
        </w:r>
      </w:hyperlink>
    </w:p>
    <w:p w14:paraId="05B03B52" w14:textId="182773BC"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4" w:history="1">
        <w:r w:rsidRPr="003330F9">
          <w:rPr>
            <w:rStyle w:val="Hyperlink"/>
            <w:noProof/>
          </w:rPr>
          <w:t>LITERATURA</w:t>
        </w:r>
        <w:r>
          <w:rPr>
            <w:noProof/>
            <w:webHidden/>
          </w:rPr>
          <w:tab/>
        </w:r>
        <w:r>
          <w:rPr>
            <w:noProof/>
            <w:webHidden/>
          </w:rPr>
          <w:fldChar w:fldCharType="begin"/>
        </w:r>
        <w:r>
          <w:rPr>
            <w:noProof/>
            <w:webHidden/>
          </w:rPr>
          <w:instrText xml:space="preserve"> PAGEREF _Toc111460104 \h </w:instrText>
        </w:r>
        <w:r>
          <w:rPr>
            <w:noProof/>
            <w:webHidden/>
          </w:rPr>
        </w:r>
        <w:r>
          <w:rPr>
            <w:noProof/>
            <w:webHidden/>
          </w:rPr>
          <w:fldChar w:fldCharType="separate"/>
        </w:r>
        <w:r>
          <w:rPr>
            <w:noProof/>
            <w:webHidden/>
          </w:rPr>
          <w:t>35</w:t>
        </w:r>
        <w:r>
          <w:rPr>
            <w:noProof/>
            <w:webHidden/>
          </w:rPr>
          <w:fldChar w:fldCharType="end"/>
        </w:r>
      </w:hyperlink>
    </w:p>
    <w:p w14:paraId="54E05C14" w14:textId="2E2FA890"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5" w:history="1">
        <w:r w:rsidRPr="003330F9">
          <w:rPr>
            <w:rStyle w:val="Hyperlink"/>
            <w:noProof/>
          </w:rPr>
          <w:t>SAŽETAK</w:t>
        </w:r>
        <w:r>
          <w:rPr>
            <w:noProof/>
            <w:webHidden/>
          </w:rPr>
          <w:tab/>
        </w:r>
        <w:r>
          <w:rPr>
            <w:noProof/>
            <w:webHidden/>
          </w:rPr>
          <w:fldChar w:fldCharType="begin"/>
        </w:r>
        <w:r>
          <w:rPr>
            <w:noProof/>
            <w:webHidden/>
          </w:rPr>
          <w:instrText xml:space="preserve"> PAGEREF _Toc111460105 \h </w:instrText>
        </w:r>
        <w:r>
          <w:rPr>
            <w:noProof/>
            <w:webHidden/>
          </w:rPr>
        </w:r>
        <w:r>
          <w:rPr>
            <w:noProof/>
            <w:webHidden/>
          </w:rPr>
          <w:fldChar w:fldCharType="separate"/>
        </w:r>
        <w:r>
          <w:rPr>
            <w:noProof/>
            <w:webHidden/>
          </w:rPr>
          <w:t>36</w:t>
        </w:r>
        <w:r>
          <w:rPr>
            <w:noProof/>
            <w:webHidden/>
          </w:rPr>
          <w:fldChar w:fldCharType="end"/>
        </w:r>
      </w:hyperlink>
    </w:p>
    <w:p w14:paraId="3E395A4F" w14:textId="229A48E0"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6" w:history="1">
        <w:r w:rsidRPr="003330F9">
          <w:rPr>
            <w:rStyle w:val="Hyperlink"/>
            <w:noProof/>
          </w:rPr>
          <w:t>ABSTRACT</w:t>
        </w:r>
        <w:r>
          <w:rPr>
            <w:noProof/>
            <w:webHidden/>
          </w:rPr>
          <w:tab/>
        </w:r>
        <w:r>
          <w:rPr>
            <w:noProof/>
            <w:webHidden/>
          </w:rPr>
          <w:fldChar w:fldCharType="begin"/>
        </w:r>
        <w:r>
          <w:rPr>
            <w:noProof/>
            <w:webHidden/>
          </w:rPr>
          <w:instrText xml:space="preserve"> PAGEREF _Toc111460106 \h </w:instrText>
        </w:r>
        <w:r>
          <w:rPr>
            <w:noProof/>
            <w:webHidden/>
          </w:rPr>
        </w:r>
        <w:r>
          <w:rPr>
            <w:noProof/>
            <w:webHidden/>
          </w:rPr>
          <w:fldChar w:fldCharType="separate"/>
        </w:r>
        <w:r>
          <w:rPr>
            <w:noProof/>
            <w:webHidden/>
          </w:rPr>
          <w:t>37</w:t>
        </w:r>
        <w:r>
          <w:rPr>
            <w:noProof/>
            <w:webHidden/>
          </w:rPr>
          <w:fldChar w:fldCharType="end"/>
        </w:r>
      </w:hyperlink>
    </w:p>
    <w:p w14:paraId="394A69E2" w14:textId="33D48585"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7" w:history="1">
        <w:r w:rsidRPr="003330F9">
          <w:rPr>
            <w:rStyle w:val="Hyperlink"/>
            <w:noProof/>
          </w:rPr>
          <w:t>ŽIVOTOPIS</w:t>
        </w:r>
        <w:r>
          <w:rPr>
            <w:noProof/>
            <w:webHidden/>
          </w:rPr>
          <w:tab/>
        </w:r>
        <w:r>
          <w:rPr>
            <w:noProof/>
            <w:webHidden/>
          </w:rPr>
          <w:fldChar w:fldCharType="begin"/>
        </w:r>
        <w:r>
          <w:rPr>
            <w:noProof/>
            <w:webHidden/>
          </w:rPr>
          <w:instrText xml:space="preserve"> PAGEREF _Toc111460107 \h </w:instrText>
        </w:r>
        <w:r>
          <w:rPr>
            <w:noProof/>
            <w:webHidden/>
          </w:rPr>
        </w:r>
        <w:r>
          <w:rPr>
            <w:noProof/>
            <w:webHidden/>
          </w:rPr>
          <w:fldChar w:fldCharType="separate"/>
        </w:r>
        <w:r>
          <w:rPr>
            <w:noProof/>
            <w:webHidden/>
          </w:rPr>
          <w:t>38</w:t>
        </w:r>
        <w:r>
          <w:rPr>
            <w:noProof/>
            <w:webHidden/>
          </w:rPr>
          <w:fldChar w:fldCharType="end"/>
        </w:r>
      </w:hyperlink>
    </w:p>
    <w:p w14:paraId="76CCCD21" w14:textId="6D69B7F7" w:rsidR="003E6F04" w:rsidRDefault="003E6F04">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1460108" w:history="1">
        <w:r w:rsidRPr="003330F9">
          <w:rPr>
            <w:rStyle w:val="Hyperlink"/>
            <w:noProof/>
          </w:rPr>
          <w:t>POPIS PRILOGA</w:t>
        </w:r>
        <w:r>
          <w:rPr>
            <w:noProof/>
            <w:webHidden/>
          </w:rPr>
          <w:tab/>
        </w:r>
        <w:r>
          <w:rPr>
            <w:noProof/>
            <w:webHidden/>
          </w:rPr>
          <w:fldChar w:fldCharType="begin"/>
        </w:r>
        <w:r>
          <w:rPr>
            <w:noProof/>
            <w:webHidden/>
          </w:rPr>
          <w:instrText xml:space="preserve"> PAGEREF _Toc111460108 \h </w:instrText>
        </w:r>
        <w:r>
          <w:rPr>
            <w:noProof/>
            <w:webHidden/>
          </w:rPr>
        </w:r>
        <w:r>
          <w:rPr>
            <w:noProof/>
            <w:webHidden/>
          </w:rPr>
          <w:fldChar w:fldCharType="separate"/>
        </w:r>
        <w:r>
          <w:rPr>
            <w:noProof/>
            <w:webHidden/>
          </w:rPr>
          <w:t>39</w:t>
        </w:r>
        <w:r>
          <w:rPr>
            <w:noProof/>
            <w:webHidden/>
          </w:rPr>
          <w:fldChar w:fldCharType="end"/>
        </w:r>
      </w:hyperlink>
    </w:p>
    <w:p w14:paraId="7399199F" w14:textId="29E65683"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1460065"/>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78029"/>
      <w:bookmarkStart w:id="2" w:name="_Toc111460066"/>
      <w:r w:rsidRPr="00C30329">
        <w:lastRenderedPageBreak/>
        <w:t>Zadatak diplomskog rada</w:t>
      </w:r>
      <w:bookmarkEnd w:id="2"/>
      <w:r w:rsidRPr="00C30329">
        <w:t xml:space="preserve"> </w:t>
      </w:r>
      <w:bookmarkEnd w:id="1"/>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4E2656B8" w:rsidR="00C871B9" w:rsidRPr="00C30329" w:rsidRDefault="00FC2E42" w:rsidP="00C871B9">
      <w:pPr>
        <w:pStyle w:val="Heading1"/>
      </w:pPr>
      <w:bookmarkStart w:id="3" w:name="_Toc111460067"/>
      <w:r w:rsidRPr="00C30329">
        <w:lastRenderedPageBreak/>
        <w:t>UVOD U PROBLEMATIKU</w:t>
      </w:r>
      <w:bookmarkEnd w:id="3"/>
    </w:p>
    <w:p w14:paraId="779A54C7" w14:textId="39CBA413" w:rsidR="00C871B9" w:rsidRPr="00C30329" w:rsidRDefault="00FC2E42" w:rsidP="00C871B9">
      <w:pPr>
        <w:pStyle w:val="Heading2"/>
      </w:pPr>
      <w:bookmarkStart w:id="4" w:name="_Toc111460068"/>
      <w:r w:rsidRPr="00C30329">
        <w:t>Izazovi u razvoju aplikacije</w:t>
      </w:r>
      <w:bookmarkEnd w:id="4"/>
    </w:p>
    <w:p w14:paraId="54623A3A" w14:textId="4B598B67"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Zahjtevi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lako ne mož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 No, koliki je zapravo to pad performansi? 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Također, razvoj </w:t>
      </w:r>
      <w:proofErr w:type="spellStart"/>
      <w:r w:rsidR="00215C11">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w:t>
      </w:r>
      <w:r w:rsidR="00215C11">
        <w:lastRenderedPageBreak/>
        <w:t xml:space="preserve">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5" w:name="_Toc111460069"/>
      <w:r w:rsidRPr="00C30329">
        <w:t>Trenutno stanje razvoja mobilnih aplikacija</w:t>
      </w:r>
      <w:bookmarkEnd w:id="5"/>
    </w:p>
    <w:p w14:paraId="6BC8DEE1" w14:textId="73ED4266" w:rsidR="00FC2E42" w:rsidRPr="00C30329" w:rsidRDefault="00256014" w:rsidP="00FC2E42">
      <w:r>
        <w:t xml:space="preserve">Trenutno, mobilne aplikacije se razvijaju konstanto i potrebna je stalna inovacija, novi pristupi pri izradi te bolja kvaliteta krajnjih proizvoda. </w:t>
      </w:r>
      <w:proofErr w:type="spellStart"/>
      <w:r>
        <w:t>Višeplatformski</w:t>
      </w:r>
      <w:proofErr w:type="spellEnd"/>
      <w:r>
        <w:t xml:space="preserve"> razvoj postaje sve više zaokupljeniji, kako se financijski isplati, uzimajući u obzir određena ograničenja. </w:t>
      </w:r>
    </w:p>
    <w:p w14:paraId="49692852" w14:textId="77777777" w:rsidR="00FC2E42" w:rsidRPr="00C30329" w:rsidRDefault="00FC2E42" w:rsidP="00FC2E42"/>
    <w:p w14:paraId="2112F702" w14:textId="701946C7" w:rsidR="00FC2E42" w:rsidRDefault="00FC2E42" w:rsidP="00FC2E42">
      <w:pPr>
        <w:pStyle w:val="Heading2"/>
      </w:pPr>
      <w:bookmarkStart w:id="6" w:name="_Toc111460070"/>
      <w:r w:rsidRPr="00C30329">
        <w:t>Primjeri aplikacija</w:t>
      </w:r>
      <w:bookmarkEnd w:id="6"/>
    </w:p>
    <w:p w14:paraId="14BD26B9" w14:textId="77777777" w:rsidR="00256014" w:rsidRPr="00256014" w:rsidRDefault="00256014" w:rsidP="00256014"/>
    <w:p w14:paraId="76CAB0EC" w14:textId="58F23AFB" w:rsidR="00FC2E42" w:rsidRPr="00C30329" w:rsidRDefault="00FC2E42" w:rsidP="00FC2E42"/>
    <w:p w14:paraId="5FCD82BA" w14:textId="6B2547AF" w:rsidR="00FC2E42" w:rsidRPr="00C30329" w:rsidRDefault="00FC2E42" w:rsidP="00FC2E42"/>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304A41FB" w:rsidR="00FC2E42" w:rsidRPr="00C30329" w:rsidRDefault="00FC2E42" w:rsidP="00FC2E42"/>
    <w:p w14:paraId="2BD1FC6C" w14:textId="31CD8497" w:rsidR="00FC2E42" w:rsidRPr="00C30329" w:rsidRDefault="00FC2E42" w:rsidP="00FC2E42"/>
    <w:p w14:paraId="34646807" w14:textId="0AF79FD9" w:rsidR="00FC2E42" w:rsidRPr="00C30329" w:rsidRDefault="00FC2E42" w:rsidP="00FC2E42"/>
    <w:p w14:paraId="58BC105D" w14:textId="41CC9308" w:rsidR="00FC2E42" w:rsidRPr="00C30329" w:rsidRDefault="00FC2E42" w:rsidP="00FC2E42"/>
    <w:p w14:paraId="60316C2D" w14:textId="630FE51E" w:rsidR="00FC2E42" w:rsidRPr="00C30329" w:rsidRDefault="00FC2E42" w:rsidP="00FC2E42"/>
    <w:p w14:paraId="73D5A9E1" w14:textId="66E311D9" w:rsidR="00FC2E42" w:rsidRPr="00C30329" w:rsidRDefault="00FC2E42" w:rsidP="00FC2E42"/>
    <w:p w14:paraId="3030AE70" w14:textId="56A0DB26" w:rsidR="00FC2E42" w:rsidRPr="00C30329" w:rsidRDefault="00FC2E42" w:rsidP="00FC2E42"/>
    <w:p w14:paraId="74042030" w14:textId="77777777" w:rsidR="00FC2E42" w:rsidRPr="00C30329" w:rsidRDefault="00FC2E42" w:rsidP="00FC2E42"/>
    <w:p w14:paraId="7BD1EA61" w14:textId="77777777" w:rsidR="00FC2E42" w:rsidRPr="00C30329" w:rsidRDefault="00FC2E42" w:rsidP="00FC2E42"/>
    <w:p w14:paraId="3258E2D1" w14:textId="4462BEC1" w:rsidR="00512ADA" w:rsidRPr="00C30329" w:rsidRDefault="003E6F04" w:rsidP="00512ADA">
      <w:pPr>
        <w:pStyle w:val="Heading1"/>
      </w:pPr>
      <w:bookmarkStart w:id="7" w:name="_Toc111460071"/>
      <w:r>
        <w:lastRenderedPageBreak/>
        <w:t>MODEL I GRAĐA MOBILNE APLIKACIJE</w:t>
      </w:r>
      <w:bookmarkEnd w:id="7"/>
    </w:p>
    <w:p w14:paraId="33342E9D" w14:textId="73ED1E4A" w:rsidR="00512ADA" w:rsidRPr="00C30329" w:rsidRDefault="00512ADA" w:rsidP="00512ADA">
      <w:r w:rsidRPr="00C30329">
        <w:t>U ovom poglavlju je dan pregled korištenih tehnologija pri izradi mobilnih aplikacija.</w:t>
      </w:r>
    </w:p>
    <w:p w14:paraId="2367E811" w14:textId="65026AB8" w:rsidR="00ED04EA" w:rsidRDefault="00FC2E42" w:rsidP="00ED04EA">
      <w:pPr>
        <w:pStyle w:val="Heading2"/>
      </w:pPr>
      <w:bookmarkStart w:id="8" w:name="_Toc111460072"/>
      <w:r w:rsidRPr="00C30329">
        <w:t xml:space="preserve">Funkcijski i </w:t>
      </w:r>
      <w:proofErr w:type="spellStart"/>
      <w:r w:rsidRPr="00C30329">
        <w:t>nefunkcijski</w:t>
      </w:r>
      <w:proofErr w:type="spellEnd"/>
      <w:r w:rsidRPr="00C30329">
        <w:t xml:space="preserve"> </w:t>
      </w:r>
      <w:proofErr w:type="spellStart"/>
      <w:r w:rsidRPr="00C30329">
        <w:t>zahtijevi</w:t>
      </w:r>
      <w:proofErr w:type="spellEnd"/>
      <w:r w:rsidRPr="00C30329">
        <w:t xml:space="preserve"> na aplikaciji</w:t>
      </w:r>
      <w:bookmarkEnd w:id="8"/>
    </w:p>
    <w:p w14:paraId="33BAB9C3" w14:textId="6DB94366" w:rsidR="0054512C" w:rsidRDefault="0054512C" w:rsidP="0054512C">
      <w:r>
        <w:t>3111 f, 3222 ne f</w:t>
      </w:r>
    </w:p>
    <w:p w14:paraId="5C578B82" w14:textId="775B9A2F" w:rsidR="0054512C" w:rsidRDefault="0054512C" w:rsidP="0054512C">
      <w:r>
        <w:t xml:space="preserve">// što su </w:t>
      </w:r>
      <w:proofErr w:type="spellStart"/>
      <w:r>
        <w:t>najčešlje</w:t>
      </w:r>
      <w:proofErr w:type="spellEnd"/>
      <w:r>
        <w:t xml:space="preserve">, kakvi su to f i ne f </w:t>
      </w:r>
      <w:proofErr w:type="spellStart"/>
      <w:r>
        <w:t>zaht</w:t>
      </w:r>
      <w:proofErr w:type="spellEnd"/>
      <w:r>
        <w:t>.</w:t>
      </w:r>
    </w:p>
    <w:p w14:paraId="10370047" w14:textId="764AAB77" w:rsidR="003E6F04" w:rsidRPr="0054512C" w:rsidRDefault="003E6F04" w:rsidP="003E6F04">
      <w:pPr>
        <w:pStyle w:val="Heading2"/>
      </w:pPr>
      <w:bookmarkStart w:id="9" w:name="_Toc111460073"/>
      <w:r>
        <w:t>Građa mobilne aplikacije</w:t>
      </w:r>
      <w:bookmarkEnd w:id="9"/>
    </w:p>
    <w:p w14:paraId="16F9C95B" w14:textId="77777777" w:rsidR="007A6A96" w:rsidRPr="00C30329" w:rsidRDefault="007A6A96" w:rsidP="007A6A96"/>
    <w:p w14:paraId="5764742D" w14:textId="59465228" w:rsidR="00512ADA" w:rsidRPr="00C30329" w:rsidRDefault="006E4716" w:rsidP="00743BBA">
      <w:pPr>
        <w:pStyle w:val="Heading2"/>
      </w:pPr>
      <w:bookmarkStart w:id="10" w:name="_Toc111460074"/>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10"/>
    </w:p>
    <w:p w14:paraId="36C6FDB1" w14:textId="0AFF36B6" w:rsidR="007A6A96" w:rsidRPr="00C30329" w:rsidRDefault="007A6A96" w:rsidP="00743BBA"/>
    <w:p w14:paraId="7BE29B90" w14:textId="3F76CD09" w:rsidR="007A6A96" w:rsidRPr="00C30329" w:rsidRDefault="007A6A96" w:rsidP="00743BBA"/>
    <w:p w14:paraId="4BA4B77F" w14:textId="75107CC3" w:rsidR="007A6A96" w:rsidRPr="00C30329" w:rsidRDefault="007A6A96" w:rsidP="00743BBA"/>
    <w:p w14:paraId="67134367" w14:textId="77777777" w:rsidR="007A6A96" w:rsidRPr="00C30329" w:rsidRDefault="007A6A96" w:rsidP="00743BBA"/>
    <w:p w14:paraId="799DB522" w14:textId="747B954E" w:rsidR="006E4716" w:rsidRDefault="007A6A96" w:rsidP="006E4716">
      <w:pPr>
        <w:pStyle w:val="Heading1"/>
      </w:pPr>
      <w:bookmarkStart w:id="11" w:name="_Toc111460075"/>
      <w:r w:rsidRPr="00C30329">
        <w:t>PROGRAMSKO RIJEŠENJE</w:t>
      </w:r>
      <w:r w:rsidR="006E4716" w:rsidRPr="00C30329">
        <w:t xml:space="preserve"> NATIVNE I VIŠEPLATFORMSKE APLIKACIJE</w:t>
      </w:r>
      <w:bookmarkEnd w:id="11"/>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 xml:space="preserve">sano rješenje korišteno kod implementacija zadane aplikacij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CC83EE2" w14:textId="77777777" w:rsidR="003E6F04" w:rsidRPr="00C30329" w:rsidRDefault="003E6F04" w:rsidP="003E6F04">
      <w:pPr>
        <w:pStyle w:val="Heading2"/>
      </w:pPr>
      <w:bookmarkStart w:id="12" w:name="_Toc111460076"/>
      <w:r w:rsidRPr="00C30329">
        <w:t>Korištene tehnologije, alati i jezici</w:t>
      </w:r>
      <w:bookmarkEnd w:id="12"/>
    </w:p>
    <w:p w14:paraId="392147FB" w14:textId="77777777" w:rsidR="003E6F04" w:rsidRPr="00C30329" w:rsidRDefault="003E6F04" w:rsidP="003E6F04">
      <w:pPr>
        <w:pStyle w:val="Heading3"/>
      </w:pPr>
      <w:bookmarkStart w:id="13" w:name="_Toc111460077"/>
      <w:proofErr w:type="spellStart"/>
      <w:r w:rsidRPr="00C30329">
        <w:t>Flutter</w:t>
      </w:r>
      <w:bookmarkEnd w:id="13"/>
      <w:proofErr w:type="spellEnd"/>
    </w:p>
    <w:p w14:paraId="4CD346E4" w14:textId="77777777" w:rsidR="003E6F04" w:rsidRPr="00C30329" w:rsidRDefault="003E6F04" w:rsidP="003E6F04">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alata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performansi.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w:t>
      </w:r>
      <w:r w:rsidRPr="00C30329">
        <w:lastRenderedPageBreak/>
        <w:t>što su „</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i „</w:t>
      </w:r>
      <w:r w:rsidRPr="00C30329">
        <w:rPr>
          <w:i/>
          <w:iCs/>
        </w:rPr>
        <w:t xml:space="preserve"> </w:t>
      </w:r>
      <w:proofErr w:type="spellStart"/>
      <w:r w:rsidRPr="00C30329">
        <w:rPr>
          <w:i/>
          <w:iCs/>
        </w:rPr>
        <w:t>sound</w:t>
      </w:r>
      <w:proofErr w:type="spellEnd"/>
      <w:r w:rsidRPr="00C30329">
        <w:rPr>
          <w:i/>
          <w:iCs/>
        </w:rPr>
        <w:t xml:space="preserve"> </w:t>
      </w:r>
      <w:proofErr w:type="spellStart"/>
      <w:r w:rsidRPr="00C30329">
        <w:rPr>
          <w:i/>
          <w:iCs/>
        </w:rPr>
        <w:t>null</w:t>
      </w:r>
      <w:proofErr w:type="spellEnd"/>
      <w:r w:rsidRPr="00C30329">
        <w:rPr>
          <w:i/>
          <w:iCs/>
        </w:rPr>
        <w:t xml:space="preserve"> </w:t>
      </w:r>
      <w:proofErr w:type="spellStart"/>
      <w:r w:rsidRPr="00C30329">
        <w:rPr>
          <w:i/>
          <w:iCs/>
        </w:rPr>
        <w:t>saftey</w:t>
      </w:r>
      <w:proofErr w:type="spellEnd"/>
      <w:r w:rsidRPr="00C30329">
        <w:rPr>
          <w:i/>
          <w:iCs/>
        </w:rPr>
        <w:t>“</w:t>
      </w:r>
      <w:r w:rsidRPr="00C30329">
        <w:t xml:space="preserve"> [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60538972" w14:textId="77777777" w:rsidR="003E6F04" w:rsidRPr="00C30329" w:rsidRDefault="003E6F04" w:rsidP="003E6F04"/>
    <w:p w14:paraId="7FCCB479" w14:textId="77777777" w:rsidR="003E6F04" w:rsidRPr="00C30329" w:rsidRDefault="003E6F04" w:rsidP="003E6F04">
      <w:pPr>
        <w:pStyle w:val="Heading4"/>
        <w:numPr>
          <w:ilvl w:val="3"/>
          <w:numId w:val="30"/>
        </w:numPr>
      </w:pPr>
      <w:bookmarkStart w:id="14" w:name="_Toc111460078"/>
      <w:r w:rsidRPr="00C30329">
        <w:t>Arhitektura</w:t>
      </w:r>
      <w:bookmarkEnd w:id="14"/>
    </w:p>
    <w:p w14:paraId="6B3492E5" w14:textId="77777777" w:rsidR="003E6F04" w:rsidRPr="00C30329" w:rsidRDefault="003E6F04" w:rsidP="003E6F04">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5AF44EA8" w14:textId="77777777" w:rsidR="003E6F04" w:rsidRPr="00C30329" w:rsidRDefault="003E6F04" w:rsidP="003E6F04">
      <w:pPr>
        <w:ind w:left="357"/>
        <w:jc w:val="center"/>
      </w:pPr>
      <w:r w:rsidRPr="00C30329">
        <w:rPr>
          <w:noProof/>
        </w:rPr>
        <w:drawing>
          <wp:inline distT="0" distB="0" distL="0" distR="0" wp14:anchorId="58C4FCC0" wp14:editId="18212E37">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697A596C" w14:textId="77777777" w:rsidR="003E6F04" w:rsidRPr="00C30329" w:rsidRDefault="003E6F04" w:rsidP="003E6F04">
      <w:pPr>
        <w:pStyle w:val="Caption"/>
      </w:pPr>
      <w:r w:rsidRPr="00C30329">
        <w:t xml:space="preserve">Sl. </w:t>
      </w:r>
      <w:bookmarkStart w:id="15" w:name="Fig_DSK"/>
      <w:r w:rsidRPr="00C30329">
        <w:t>2.</w:t>
      </w:r>
      <w:r>
        <w:fldChar w:fldCharType="begin"/>
      </w:r>
      <w:r>
        <w:instrText xml:space="preserve"> SEQ Sl. \* ARABIC \s 1 </w:instrText>
      </w:r>
      <w:r>
        <w:fldChar w:fldCharType="separate"/>
      </w:r>
      <w:r w:rsidRPr="00C30329">
        <w:t>1</w:t>
      </w:r>
      <w:r>
        <w:fldChar w:fldCharType="end"/>
      </w:r>
      <w:r w:rsidRPr="00C30329">
        <w:t>.</w:t>
      </w:r>
      <w:bookmarkEnd w:id="15"/>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15C56EA3" w14:textId="77777777" w:rsidR="003E6F04" w:rsidRPr="00C30329" w:rsidRDefault="003E6F04" w:rsidP="003E6F04">
      <w:pPr>
        <w:pStyle w:val="Caption"/>
      </w:pPr>
    </w:p>
    <w:p w14:paraId="523213FE" w14:textId="77777777" w:rsidR="003E6F04" w:rsidRPr="00C30329" w:rsidRDefault="003E6F04" w:rsidP="003E6F04">
      <w:pPr>
        <w:ind w:left="357"/>
      </w:pPr>
      <w:r w:rsidRPr="00C30329">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6635DAA0" w14:textId="77777777" w:rsidR="003E6F04" w:rsidRPr="00C30329" w:rsidRDefault="003E6F04" w:rsidP="003E6F04">
      <w:pPr>
        <w:ind w:left="357"/>
      </w:pPr>
    </w:p>
    <w:p w14:paraId="3B1126C9" w14:textId="77777777" w:rsidR="003E6F04" w:rsidRPr="00C30329" w:rsidRDefault="003E6F04" w:rsidP="003E6F04">
      <w:pPr>
        <w:pStyle w:val="Heading4"/>
        <w:numPr>
          <w:ilvl w:val="3"/>
          <w:numId w:val="30"/>
        </w:numPr>
      </w:pPr>
      <w:bookmarkStart w:id="16" w:name="_Toc111460079"/>
      <w:proofErr w:type="spellStart"/>
      <w:r w:rsidRPr="00C30329">
        <w:t>Widgeti</w:t>
      </w:r>
      <w:proofErr w:type="spellEnd"/>
      <w:r w:rsidRPr="00C30329">
        <w:t xml:space="preserve"> i trenutno stanje aplikacije</w:t>
      </w:r>
      <w:bookmarkEnd w:id="16"/>
    </w:p>
    <w:p w14:paraId="1C09ADC3" w14:textId="77777777" w:rsidR="003E6F04" w:rsidRPr="00C30329" w:rsidRDefault="003E6F04" w:rsidP="003E6F04">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Pr="00C30329">
        <w:t>Widget</w:t>
      </w:r>
      <w:proofErr w:type="spellEnd"/>
      <w:r w:rsidRPr="00C30329">
        <w:t xml:space="preserve"> predstavlja osnovnu jedinicu za izgradnju korisničkog sučelja te je implementiran kao nepromjenjiva klasa, koja pomoću svoje „</w:t>
      </w:r>
      <w:proofErr w:type="spellStart"/>
      <w:r w:rsidRPr="00C30329">
        <w:rPr>
          <w:i/>
          <w:iCs/>
        </w:rPr>
        <w:t>build</w:t>
      </w:r>
      <w:proofErr w:type="spellEnd"/>
      <w:r w:rsidRPr="00C30329">
        <w:rPr>
          <w:i/>
          <w:iCs/>
        </w:rPr>
        <w:t>()“</w:t>
      </w:r>
      <w:r w:rsidRPr="00C30329">
        <w:t xml:space="preserve"> metode opisuje kako trenutno izgleda korisničko sučelje s obzirom na trenutno stanje unutar aplikacije [4]. Više različitih </w:t>
      </w:r>
      <w:proofErr w:type="spellStart"/>
      <w:r w:rsidRPr="00C30329">
        <w:t>widgeta</w:t>
      </w:r>
      <w:proofErr w:type="spellEnd"/>
      <w:r w:rsidRPr="00C30329">
        <w:t xml:space="preserve"> formiraju sučelje koristeći kompoziciju te tim stvaraju trenutnu sliku aplikacije s obzirom na trenutno stanje. Svaki </w:t>
      </w:r>
      <w:proofErr w:type="spellStart"/>
      <w:r w:rsidRPr="00C30329">
        <w:t>widget</w:t>
      </w:r>
      <w:proofErr w:type="spellEnd"/>
      <w:r w:rsidRPr="00C30329">
        <w:t xml:space="preserve"> od roditelja dobiva „</w:t>
      </w:r>
      <w:proofErr w:type="spellStart"/>
      <w:r w:rsidRPr="00C30329">
        <w:rPr>
          <w:i/>
          <w:iCs/>
        </w:rPr>
        <w:t>context</w:t>
      </w:r>
      <w:proofErr w:type="spellEnd"/>
      <w:r w:rsidRPr="00C30329">
        <w:rPr>
          <w:i/>
          <w:iCs/>
        </w:rPr>
        <w:t>“</w:t>
      </w:r>
      <w:r w:rsidRPr="00C30329">
        <w:t xml:space="preserve">, preko čega prima informacije o tome gdje se nalazi unutar formiranog stabla. Prilikom promjene stanja, kao na primjer pri reakciji na interakciju korisnika sa aplikacijom, pojedini </w:t>
      </w:r>
      <w:proofErr w:type="spellStart"/>
      <w:r w:rsidRPr="00C30329">
        <w:t>widget</w:t>
      </w:r>
      <w:proofErr w:type="spellEnd"/>
      <w:r w:rsidRPr="00C30329">
        <w:t xml:space="preserve"> unutar hijerarhije se može zamijeniti sa drugim te time reflektirati promijenjeno stanje unutar aplikacije.</w:t>
      </w:r>
    </w:p>
    <w:p w14:paraId="3A5BC2EB" w14:textId="77777777" w:rsidR="003E6F04" w:rsidRPr="00C30329" w:rsidRDefault="003E6F04" w:rsidP="003E6F04">
      <w:pPr>
        <w:ind w:left="357"/>
        <w:jc w:val="center"/>
      </w:pPr>
      <w:r w:rsidRPr="00C30329">
        <w:rPr>
          <w:noProof/>
        </w:rPr>
        <w:drawing>
          <wp:inline distT="0" distB="0" distL="0" distR="0" wp14:anchorId="4BF6AD00" wp14:editId="5157BB9B">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6D518A3C" w14:textId="77777777" w:rsidR="003E6F04" w:rsidRPr="00C30329" w:rsidRDefault="003E6F04" w:rsidP="003E6F04">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6C3109F8" w14:textId="77777777" w:rsidR="003E6F04" w:rsidRPr="00C30329" w:rsidRDefault="003E6F04" w:rsidP="003E6F04">
      <w:pPr>
        <w:pStyle w:val="Caption"/>
      </w:pPr>
      <w:r w:rsidRPr="00C30329">
        <w:t xml:space="preserve"> izvor: https://flutter.dev/docs/development/data-and-backend/state-mgmt/simple</w:t>
      </w:r>
    </w:p>
    <w:p w14:paraId="305857C5" w14:textId="77777777" w:rsidR="003E6F04" w:rsidRPr="00C30329" w:rsidRDefault="003E6F04" w:rsidP="003E6F04">
      <w:pPr>
        <w:pStyle w:val="Caption"/>
        <w:jc w:val="both"/>
      </w:pPr>
    </w:p>
    <w:p w14:paraId="482BF0F7" w14:textId="77777777" w:rsidR="003E6F04" w:rsidRPr="00C30329" w:rsidRDefault="003E6F04" w:rsidP="003E6F04">
      <w:pPr>
        <w:pStyle w:val="Caption"/>
        <w:jc w:val="both"/>
      </w:pPr>
      <w:r w:rsidRPr="00C30329">
        <w:t xml:space="preserve">Postoje dvije vrste </w:t>
      </w:r>
      <w:proofErr w:type="spellStart"/>
      <w:r w:rsidRPr="00C30329">
        <w:t>widgeta</w:t>
      </w:r>
      <w:proofErr w:type="spellEnd"/>
      <w:r w:rsidRPr="00C30329">
        <w:t>:</w:t>
      </w:r>
    </w:p>
    <w:p w14:paraId="58C809BF" w14:textId="77777777" w:rsidR="003E6F04" w:rsidRPr="00C30329" w:rsidRDefault="003E6F04" w:rsidP="003E6F04">
      <w:pPr>
        <w:pStyle w:val="ListParagraph"/>
        <w:numPr>
          <w:ilvl w:val="0"/>
          <w:numId w:val="35"/>
        </w:numPr>
      </w:pPr>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0D2AD24F" w14:textId="77777777" w:rsidR="003E6F04" w:rsidRPr="00C30329" w:rsidRDefault="003E6F04" w:rsidP="003E6F04">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3ED2E615" w14:textId="77777777" w:rsidR="003E6F04" w:rsidRPr="00C30329" w:rsidRDefault="003E6F04" w:rsidP="003E6F04">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 koja treba biti pozvana nakon svake promjene stanja </w:t>
      </w:r>
      <w:r w:rsidRPr="00C30329">
        <w:lastRenderedPageBreak/>
        <w:t>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trenutnog 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u</w:t>
      </w:r>
      <w:proofErr w:type="spellEnd"/>
      <w:r w:rsidRPr="00C30329">
        <w:t xml:space="preserve"> „</w:t>
      </w:r>
      <w:r w:rsidRPr="00C30329">
        <w:rPr>
          <w:i/>
          <w:iCs/>
        </w:rPr>
        <w:t>State“</w:t>
      </w:r>
      <w:r w:rsidRPr="00C30329">
        <w:t xml:space="preserve"> klase.</w:t>
      </w:r>
    </w:p>
    <w:p w14:paraId="3BD1951C" w14:textId="77777777" w:rsidR="003E6F04" w:rsidRPr="00C30329" w:rsidRDefault="003E6F04" w:rsidP="003E6F04"/>
    <w:p w14:paraId="72523912" w14:textId="77777777" w:rsidR="003E6F04" w:rsidRPr="00C30329" w:rsidRDefault="003E6F04" w:rsidP="003E6F04">
      <w:pPr>
        <w:pStyle w:val="Heading4"/>
        <w:numPr>
          <w:ilvl w:val="3"/>
          <w:numId w:val="30"/>
        </w:numPr>
      </w:pPr>
      <w:bookmarkStart w:id="17" w:name="_Toc111460080"/>
      <w:r w:rsidRPr="00C30329">
        <w:t>Propagacija stanja</w:t>
      </w:r>
      <w:bookmarkEnd w:id="17"/>
    </w:p>
    <w:p w14:paraId="576468F0" w14:textId="77777777" w:rsidR="003E6F04" w:rsidRPr="00C30329" w:rsidRDefault="003E6F04" w:rsidP="003E6F04">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421AB3B4" w14:textId="77777777" w:rsidR="003E6F04" w:rsidRPr="00C30329" w:rsidRDefault="003E6F04" w:rsidP="003E6F04">
      <w:pPr>
        <w:ind w:left="357"/>
        <w:jc w:val="center"/>
      </w:pPr>
      <w:r w:rsidRPr="00C30329">
        <w:rPr>
          <w:noProof/>
        </w:rPr>
        <w:drawing>
          <wp:inline distT="0" distB="0" distL="0" distR="0" wp14:anchorId="2DC504A6" wp14:editId="7A5017E3">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156CC52D" w14:textId="77777777" w:rsidR="003E6F04" w:rsidRPr="00C30329" w:rsidRDefault="003E6F04" w:rsidP="003E6F04">
      <w:pPr>
        <w:pStyle w:val="Caption"/>
      </w:pPr>
      <w:r w:rsidRPr="00C30329">
        <w:t>Sl. 2.3. „</w:t>
      </w:r>
      <w:proofErr w:type="spellStart"/>
      <w:r w:rsidRPr="00C30329">
        <w:rPr>
          <w:i/>
          <w:iCs/>
        </w:rPr>
        <w:t>InheritedWidget</w:t>
      </w:r>
      <w:proofErr w:type="spellEnd"/>
      <w:r w:rsidRPr="00C30329">
        <w:rPr>
          <w:i/>
          <w:iCs/>
        </w:rPr>
        <w:t>“</w:t>
      </w:r>
      <w:r w:rsidRPr="00C30329">
        <w:t>,</w:t>
      </w:r>
    </w:p>
    <w:p w14:paraId="08D51F73" w14:textId="77777777" w:rsidR="003E6F04" w:rsidRPr="00C30329" w:rsidRDefault="003E6F04" w:rsidP="003E6F04">
      <w:pPr>
        <w:pStyle w:val="Caption"/>
      </w:pPr>
      <w:r w:rsidRPr="00C30329">
        <w:t xml:space="preserve"> izvor: https://flutter.dev/docs/development/data-and-backend/state-mgmt/simple</w:t>
      </w:r>
    </w:p>
    <w:p w14:paraId="732438EB" w14:textId="77777777" w:rsidR="003E6F04" w:rsidRPr="00C30329" w:rsidRDefault="003E6F04" w:rsidP="003E6F04">
      <w:pPr>
        <w:spacing w:line="480" w:lineRule="auto"/>
      </w:pPr>
      <w:r w:rsidRPr="00C30329">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4FA88DC6" w14:textId="77777777" w:rsidR="003E6F04" w:rsidRPr="00C30329" w:rsidRDefault="003E6F04" w:rsidP="003E6F04">
      <w:pPr>
        <w:pStyle w:val="Heading4"/>
        <w:numPr>
          <w:ilvl w:val="3"/>
          <w:numId w:val="30"/>
        </w:numPr>
      </w:pPr>
      <w:bookmarkStart w:id="18" w:name="_Toc111460081"/>
      <w:r w:rsidRPr="00C30329">
        <w:lastRenderedPageBreak/>
        <w:t>Prikazivanje korisničkog sučelja</w:t>
      </w:r>
      <w:bookmarkEnd w:id="18"/>
    </w:p>
    <w:p w14:paraId="1053CF42" w14:textId="77777777" w:rsidR="003E6F04" w:rsidRPr="00C30329" w:rsidRDefault="003E6F04" w:rsidP="003E6F04">
      <w:proofErr w:type="spellStart"/>
      <w:r w:rsidRPr="00C30329">
        <w:t>Nativne</w:t>
      </w:r>
      <w:proofErr w:type="spellEnd"/>
      <w:r w:rsidRPr="00C30329">
        <w:t xml:space="preserve"> aplikacije, kao ona primjer u Androidu koje se pišu u Java programskom jeziku, zajedno sa svojim bibliotekama pružaju komponente koje predstavljaju što se prikazuje na ekranu. Ti elementi se koriste od strane </w:t>
      </w:r>
      <w:proofErr w:type="spellStart"/>
      <w:r w:rsidRPr="00C30329">
        <w:rPr>
          <w:i/>
          <w:iCs/>
        </w:rPr>
        <w:t>Skia</w:t>
      </w:r>
      <w:proofErr w:type="spellEnd"/>
      <w:r w:rsidRPr="00C30329">
        <w:t xml:space="preserve"> programa koji upravlja grafičkom karticom te ovisno o primljenim komponentama govori grafičkoj kartici što da prikaže na ekranu. Obično, </w:t>
      </w:r>
      <w:proofErr w:type="spellStart"/>
      <w:r w:rsidRPr="00C30329">
        <w:t>višeplatformske</w:t>
      </w:r>
      <w:proofErr w:type="spellEnd"/>
      <w:r w:rsidRPr="00C30329">
        <w:t xml:space="preserve"> tehnologije iskorištavaju ovo već postojeću implementaciju </w:t>
      </w:r>
      <w:proofErr w:type="spellStart"/>
      <w:r w:rsidRPr="00C30329">
        <w:t>nativnih</w:t>
      </w:r>
      <w:proofErr w:type="spellEnd"/>
      <w:r w:rsidRPr="00C30329">
        <w:t xml:space="preserve"> tehnologija te jednostavno fasada preko njih koja komunicira s obje platforme. </w:t>
      </w:r>
      <w:proofErr w:type="spellStart"/>
      <w:r w:rsidRPr="00C30329">
        <w:t>Flutter</w:t>
      </w:r>
      <w:proofErr w:type="spellEnd"/>
      <w:r w:rsidRPr="00C30329">
        <w:t xml:space="preserve"> je drugačiji po tome što totalno zamjenjuje tu već postojeću funkcionalnost </w:t>
      </w:r>
      <w:proofErr w:type="spellStart"/>
      <w:r w:rsidRPr="00C30329">
        <w:t>nativnih</w:t>
      </w:r>
      <w:proofErr w:type="spellEnd"/>
      <w:r w:rsidRPr="00C30329">
        <w:t xml:space="preserve"> tehnologija sa svojom. Time se postiže bolja i brža komunicira sa </w:t>
      </w:r>
      <w:proofErr w:type="spellStart"/>
      <w:r w:rsidRPr="00C30329">
        <w:rPr>
          <w:i/>
          <w:iCs/>
        </w:rPr>
        <w:t>Skia</w:t>
      </w:r>
      <w:proofErr w:type="spellEnd"/>
      <w:r w:rsidRPr="00C30329">
        <w:t xml:space="preserve"> programom te ima bolju kontrolu. Tome što se prikazuje na korisničkom sučelju.</w:t>
      </w:r>
    </w:p>
    <w:p w14:paraId="7A42C0C9" w14:textId="77777777" w:rsidR="003E6F04" w:rsidRPr="00C30329" w:rsidRDefault="003E6F04" w:rsidP="003E6F04"/>
    <w:p w14:paraId="6DEAC67E" w14:textId="77777777" w:rsidR="003E6F04" w:rsidRPr="00C30329" w:rsidRDefault="003E6F04" w:rsidP="003E6F04">
      <w:r w:rsidRPr="00C30329">
        <w:rPr>
          <w:noProof/>
        </w:rPr>
        <w:drawing>
          <wp:inline distT="0" distB="0" distL="0" distR="0" wp14:anchorId="6DB15985" wp14:editId="47C43F79">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62CDCA21" w14:textId="77777777" w:rsidR="003E6F04" w:rsidRPr="00C30329" w:rsidRDefault="003E6F04" w:rsidP="003E6F04">
      <w:pPr>
        <w:jc w:val="center"/>
      </w:pPr>
      <w:r w:rsidRPr="00C30329">
        <w:t>Sl. 2.4. Komuniciranje sa GPU</w:t>
      </w:r>
    </w:p>
    <w:p w14:paraId="0BD045A8" w14:textId="77777777" w:rsidR="003E6F04" w:rsidRPr="00C30329" w:rsidRDefault="003E6F04" w:rsidP="003E6F04"/>
    <w:p w14:paraId="500D0690" w14:textId="77777777" w:rsidR="003E6F04" w:rsidRPr="00C30329" w:rsidRDefault="003E6F04" w:rsidP="003E6F04"/>
    <w:p w14:paraId="1EC1958F" w14:textId="77777777" w:rsidR="003E6F04" w:rsidRPr="00C30329" w:rsidRDefault="003E6F04" w:rsidP="003E6F04">
      <w:proofErr w:type="spellStart"/>
      <w:r w:rsidRPr="00C30329">
        <w:t>Flutter</w:t>
      </w:r>
      <w:proofErr w:type="spellEnd"/>
      <w:r w:rsidRPr="00C30329">
        <w:t xml:space="preserve"> kao rješenje za određivanje što se prikazuje na korisničkom sučelju, koristi kompozicijsku strukturu stabla, i to tri različite vrsta stabla. [5]</w:t>
      </w:r>
    </w:p>
    <w:p w14:paraId="03936139" w14:textId="77777777" w:rsidR="003E6F04" w:rsidRPr="00C30329" w:rsidRDefault="003E6F04" w:rsidP="003E6F04">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48058C1E" w14:textId="77777777" w:rsidR="003E6F04" w:rsidRPr="00C30329" w:rsidRDefault="003E6F04" w:rsidP="003E6F04">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17DD2E85" w14:textId="77777777" w:rsidR="003E6F04" w:rsidRPr="00C30329" w:rsidRDefault="003E6F04" w:rsidP="003E6F04">
      <w:pPr>
        <w:pStyle w:val="ListParagraph"/>
        <w:numPr>
          <w:ilvl w:val="0"/>
          <w:numId w:val="36"/>
        </w:numPr>
      </w:pPr>
      <w:r w:rsidRPr="00C30329">
        <w:t>Stablo prikaza („</w:t>
      </w:r>
      <w:proofErr w:type="spellStart"/>
      <w:r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1B4E7312" w14:textId="77777777" w:rsidR="003E6F04" w:rsidRPr="00C30329" w:rsidRDefault="003E6F04" w:rsidP="003E6F04"/>
    <w:p w14:paraId="2BA12958" w14:textId="77777777" w:rsidR="003E6F04" w:rsidRPr="00C30329" w:rsidRDefault="003E6F04" w:rsidP="003E6F04">
      <w:r w:rsidRPr="00C30329">
        <w:lastRenderedPageBreak/>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 Postupak prikazivanja korisničkog sučelja, započinje pozivanjem „</w:t>
      </w:r>
      <w:proofErr w:type="spellStart"/>
      <w:r w:rsidRPr="00C30329">
        <w:rPr>
          <w:i/>
          <w:iCs/>
        </w:rPr>
        <w:t>build</w:t>
      </w:r>
      <w:proofErr w:type="spellEnd"/>
      <w:r w:rsidRPr="00C30329">
        <w:rPr>
          <w:i/>
          <w:iCs/>
        </w:rPr>
        <w:t>“</w:t>
      </w:r>
      <w:r w:rsidRPr="00C30329">
        <w:t xml:space="preserve"> fazom, unutar koje se izvršavaju „</w:t>
      </w:r>
      <w:proofErr w:type="spellStart"/>
      <w:r w:rsidRPr="00C30329">
        <w:rPr>
          <w:i/>
          <w:iCs/>
        </w:rPr>
        <w:t>build</w:t>
      </w:r>
      <w:proofErr w:type="spellEnd"/>
      <w:r w:rsidRPr="00C30329">
        <w:rPr>
          <w:i/>
          <w:iCs/>
        </w:rPr>
        <w:t>“</w:t>
      </w:r>
      <w:r w:rsidRPr="00C30329">
        <w:t xml:space="preserve"> metode pojedinih </w:t>
      </w:r>
      <w:proofErr w:type="spellStart"/>
      <w:r w:rsidRPr="00C30329">
        <w:t>widgeta</w:t>
      </w:r>
      <w:proofErr w:type="spellEnd"/>
      <w:r w:rsidRPr="00C30329">
        <w:t xml:space="preserve">. Iako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tokom izvođenja  „</w:t>
      </w:r>
      <w:proofErr w:type="spellStart"/>
      <w:r w:rsidRPr="00C30329">
        <w:rPr>
          <w:i/>
          <w:iCs/>
        </w:rPr>
        <w:t>build</w:t>
      </w:r>
      <w:proofErr w:type="spellEnd"/>
      <w:r w:rsidRPr="00C30329">
        <w:rPr>
          <w:i/>
          <w:iCs/>
        </w:rPr>
        <w:t xml:space="preserve">“ </w:t>
      </w:r>
      <w:r w:rsidRPr="00C30329">
        <w:t xml:space="preserve">metode </w:t>
      </w:r>
      <w:proofErr w:type="spellStart"/>
      <w:r w:rsidRPr="00C30329">
        <w:t>Flutter</w:t>
      </w:r>
      <w:proofErr w:type="spellEnd"/>
      <w:r w:rsidRPr="00C30329">
        <w:t xml:space="preserve"> može ubaciti nove </w:t>
      </w:r>
      <w:proofErr w:type="spellStart"/>
      <w:r w:rsidRPr="00C30329">
        <w:t>widgete</w:t>
      </w:r>
      <w:proofErr w:type="spellEnd"/>
      <w:r w:rsidRPr="00C30329">
        <w:t xml:space="preserve"> u stablo, čija uloga može biti skrivena unutar nekih od </w:t>
      </w:r>
      <w:proofErr w:type="spellStart"/>
      <w:r w:rsidRPr="00C30329">
        <w:t>widgeta</w:t>
      </w:r>
      <w:proofErr w:type="spellEnd"/>
      <w:r w:rsidRPr="00C30329">
        <w:t xml:space="preserve"> koje </w:t>
      </w:r>
      <w:proofErr w:type="spellStart"/>
      <w:r w:rsidRPr="00C30329">
        <w:t>Flutter</w:t>
      </w:r>
      <w:proofErr w:type="spellEnd"/>
      <w:r w:rsidRPr="00C30329">
        <w:t xml:space="preserve"> pruža. Tokom izvođenja „</w:t>
      </w:r>
      <w:proofErr w:type="spellStart"/>
      <w:r w:rsidRPr="00C30329">
        <w:rPr>
          <w:i/>
          <w:iCs/>
        </w:rPr>
        <w:t>build</w:t>
      </w:r>
      <w:proofErr w:type="spellEnd"/>
      <w:r w:rsidRPr="00C30329">
        <w:rPr>
          <w:i/>
          <w:iCs/>
        </w:rPr>
        <w:t>“</w:t>
      </w:r>
      <w:r w:rsidRPr="00C30329">
        <w:t xml:space="preserve"> faze, </w:t>
      </w:r>
      <w:proofErr w:type="spellStart"/>
      <w:r w:rsidRPr="00C30329">
        <w:t>Flutter</w:t>
      </w:r>
      <w:proofErr w:type="spellEnd"/>
      <w:r w:rsidRPr="00C30329">
        <w:t xml:space="preserve">. Preslikava stablo </w:t>
      </w:r>
      <w:proofErr w:type="spellStart"/>
      <w:r w:rsidRPr="00C30329">
        <w:t>widgeta</w:t>
      </w:r>
      <w:proofErr w:type="spellEnd"/>
      <w:r w:rsidRPr="00C30329">
        <w:t xml:space="preserve"> u stablo elemenata u odnosu jedan na prema jedan. </w:t>
      </w:r>
      <w:proofErr w:type="spellStart"/>
      <w:r w:rsidRPr="00C30329">
        <w:t>Stalbo</w:t>
      </w:r>
      <w:proofErr w:type="spellEnd"/>
      <w:r w:rsidRPr="00C30329">
        <w:t xml:space="preserve"> elemenata predstavlja stvarni opis komponente korisničkog sučelja za pojedini </w:t>
      </w:r>
      <w:proofErr w:type="spellStart"/>
      <w:r w:rsidRPr="00C30329">
        <w:t>widget</w:t>
      </w:r>
      <w:proofErr w:type="spellEnd"/>
      <w:r w:rsidRPr="00C30329">
        <w:t xml:space="preserve"> zajedno sa njegovim stanjem, ako je „</w:t>
      </w:r>
      <w:proofErr w:type="spellStart"/>
      <w:r w:rsidRPr="00C30329">
        <w:rPr>
          <w:i/>
          <w:iCs/>
        </w:rPr>
        <w:t>StatefulWidget</w:t>
      </w:r>
      <w:proofErr w:type="spellEnd"/>
      <w:r w:rsidRPr="00C30329">
        <w:rPr>
          <w:i/>
          <w:iCs/>
        </w:rPr>
        <w:t>“</w:t>
      </w:r>
      <w:r w:rsidRPr="00C30329">
        <w:t xml:space="preserve">, povezuje stablo </w:t>
      </w:r>
      <w:proofErr w:type="spellStart"/>
      <w:r w:rsidRPr="00C30329">
        <w:t>widgeta</w:t>
      </w:r>
      <w:proofErr w:type="spellEnd"/>
      <w:r w:rsidRPr="00C30329">
        <w:t xml:space="preserve"> i stablo prikaza te upravlja stablima. Svaki element zna koji mu je pripadajući </w:t>
      </w:r>
      <w:proofErr w:type="spellStart"/>
      <w:r w:rsidRPr="00C30329">
        <w:t>widget</w:t>
      </w:r>
      <w:proofErr w:type="spellEnd"/>
      <w:r w:rsidRPr="00C30329">
        <w:t xml:space="preserve"> iz stabla </w:t>
      </w:r>
      <w:proofErr w:type="spellStart"/>
      <w:r w:rsidRPr="00C30329">
        <w:t>widgeta</w:t>
      </w:r>
      <w:proofErr w:type="spellEnd"/>
      <w:r w:rsidRPr="00C30329">
        <w:t xml:space="preserve">, tako što zna koji je njegov tip te koji je njegov ključ, ako postoji. Ključ služi kao jedinstveni identifikator koji se može predati svakom </w:t>
      </w:r>
      <w:proofErr w:type="spellStart"/>
      <w:r w:rsidRPr="00C30329">
        <w:t>widgetu</w:t>
      </w:r>
      <w:proofErr w:type="spellEnd"/>
      <w:r w:rsidRPr="00C30329">
        <w:t xml:space="preserve">, kako bi element unutar stabla elemenata mogao bolje odrediti sa kojim je </w:t>
      </w:r>
      <w:proofErr w:type="spellStart"/>
      <w:r w:rsidRPr="00C30329">
        <w:t>widgetom</w:t>
      </w:r>
      <w:proofErr w:type="spellEnd"/>
      <w:r w:rsidRPr="00C30329">
        <w:t xml:space="preserve"> povezan.</w:t>
      </w:r>
    </w:p>
    <w:p w14:paraId="60BBEA76" w14:textId="77777777" w:rsidR="003E6F04" w:rsidRPr="00C30329" w:rsidRDefault="003E6F04" w:rsidP="003E6F04">
      <w:pPr>
        <w:jc w:val="center"/>
      </w:pPr>
      <w:r w:rsidRPr="00C30329">
        <w:rPr>
          <w:noProof/>
        </w:rPr>
        <w:drawing>
          <wp:inline distT="0" distB="0" distL="0" distR="0" wp14:anchorId="4EC3DE0C" wp14:editId="4B2A4B13">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241E9460" w14:textId="77777777" w:rsidR="003E6F04" w:rsidRPr="00C30329" w:rsidRDefault="003E6F04" w:rsidP="003E6F04">
      <w:pPr>
        <w:pStyle w:val="Caption"/>
      </w:pPr>
      <w:r w:rsidRPr="00C30329">
        <w:t xml:space="preserve">Sl. 2.5. Stablo </w:t>
      </w:r>
      <w:proofErr w:type="spellStart"/>
      <w:r w:rsidRPr="00C30329">
        <w:t>widgeta</w:t>
      </w:r>
      <w:proofErr w:type="spellEnd"/>
      <w:r w:rsidRPr="00C30329">
        <w:t xml:space="preserve"> i stablo elemenata,</w:t>
      </w:r>
    </w:p>
    <w:p w14:paraId="442EE2BE" w14:textId="77777777" w:rsidR="003E6F04" w:rsidRPr="00C30329" w:rsidRDefault="003E6F04" w:rsidP="003E6F04">
      <w:pPr>
        <w:pStyle w:val="Caption"/>
      </w:pPr>
      <w:r w:rsidRPr="00C30329">
        <w:t xml:space="preserve"> izvor: https://docs.flutter.dev/resources/architectural-overview</w:t>
      </w:r>
    </w:p>
    <w:p w14:paraId="55BD71E2" w14:textId="77777777" w:rsidR="003E6F04" w:rsidRPr="00C30329" w:rsidRDefault="003E6F04" w:rsidP="003E6F04"/>
    <w:p w14:paraId="5FC6C34A" w14:textId="77777777" w:rsidR="003E6F04" w:rsidRPr="00C30329" w:rsidRDefault="003E6F04" w:rsidP="003E6F04">
      <w:r w:rsidRPr="00C30329">
        <w:t xml:space="preserve">Svaki element unutar stabla </w:t>
      </w:r>
      <w:proofErr w:type="spellStart"/>
      <w:r w:rsidRPr="00C30329">
        <w:t>elemnata</w:t>
      </w:r>
      <w:proofErr w:type="spellEnd"/>
      <w:r w:rsidRPr="00C30329">
        <w:t xml:space="preserve"> je jedan od dva osnovna tipa elemenata:</w:t>
      </w:r>
    </w:p>
    <w:p w14:paraId="673EE611" w14:textId="77777777" w:rsidR="003E6F04" w:rsidRPr="00C30329" w:rsidRDefault="003E6F04" w:rsidP="003E6F04">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730D0180" w14:textId="77777777" w:rsidR="003E6F04" w:rsidRPr="00C30329" w:rsidRDefault="003E6F04" w:rsidP="003E6F04">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54FF77D8" w14:textId="77777777" w:rsidR="003E6F04" w:rsidRPr="00C30329" w:rsidRDefault="003E6F04" w:rsidP="003E6F04">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67A58C7B" w14:textId="77777777" w:rsidR="003E6F04" w:rsidRPr="00C30329" w:rsidRDefault="003E6F04" w:rsidP="003E6F04">
      <w:r w:rsidRPr="00C30329">
        <w:lastRenderedPageBreak/>
        <w:t>Stablo prikaza se sastoji od različitih objekata prikaza kao na primjer „</w:t>
      </w:r>
      <w:proofErr w:type="spellStart"/>
      <w:r w:rsidRPr="00C30329">
        <w:t>RenderImage</w:t>
      </w:r>
      <w:proofErr w:type="spellEnd"/>
      <w:r w:rsidRPr="00C30329">
        <w:rPr>
          <w:i/>
          <w:iCs/>
        </w:rPr>
        <w:t>“</w:t>
      </w:r>
      <w:r w:rsidRPr="00C30329">
        <w:t xml:space="preserve"> ili „</w:t>
      </w:r>
      <w:proofErr w:type="spellStart"/>
      <w:r w:rsidRPr="00C30329">
        <w:t>RenderParagraph</w:t>
      </w:r>
      <w:proofErr w:type="spellEnd"/>
      <w:r w:rsidRPr="00C30329">
        <w:rPr>
          <w:i/>
          <w:iCs/>
        </w:rPr>
        <w:t>“</w:t>
      </w:r>
      <w:r w:rsidRPr="00C30329">
        <w:t>, koji nasljeđuju od osnovnog tipa „</w:t>
      </w:r>
      <w:proofErr w:type="spellStart"/>
      <w:r w:rsidRPr="00C30329">
        <w:t>RenderObject</w:t>
      </w:r>
      <w:proofErr w:type="spellEnd"/>
      <w:r w:rsidRPr="00C30329">
        <w:rPr>
          <w:i/>
          <w:iCs/>
        </w:rPr>
        <w:t>“</w:t>
      </w:r>
      <w:r w:rsidRPr="00C30329">
        <w:t xml:space="preserve">. Svaki objekt sadrži informacije o tome kako pozicionirati i nacrtati pojedini </w:t>
      </w:r>
      <w:proofErr w:type="spellStart"/>
      <w:r w:rsidRPr="00C30329">
        <w:t>widget</w:t>
      </w:r>
      <w:proofErr w:type="spellEnd"/>
      <w:r w:rsidRPr="00C30329">
        <w:t xml:space="preserve"> na korisničkom sučelju. Sastavljeno je na principu da svaki objekt zna samo tko su mu djeca unutar stabla te koja su njihova ograničenja s obzirom na veličinu. Koristeći taj princip, </w:t>
      </w:r>
      <w:proofErr w:type="spellStart"/>
      <w:r w:rsidRPr="00C30329">
        <w:t>Flutter</w:t>
      </w:r>
      <w:proofErr w:type="spellEnd"/>
      <w:r w:rsidRPr="00C30329">
        <w:t xml:space="preserve"> prolazi </w:t>
      </w:r>
      <w:proofErr w:type="spellStart"/>
      <w:r w:rsidRPr="00C30329">
        <w:t>korz</w:t>
      </w:r>
      <w:proofErr w:type="spellEnd"/>
      <w:r w:rsidRPr="00C30329">
        <w:t xml:space="preserve"> stablo koristeći „</w:t>
      </w:r>
      <w:proofErr w:type="spellStart"/>
      <w:r w:rsidRPr="00C30329">
        <w:t>deth-first</w:t>
      </w:r>
      <w:proofErr w:type="spellEnd"/>
      <w:r w:rsidRPr="00C30329">
        <w:rPr>
          <w:i/>
          <w:iCs/>
        </w:rPr>
        <w:t>“</w:t>
      </w:r>
      <w:r w:rsidRPr="00C30329">
        <w:t xml:space="preserve"> iteraciju stabla. Prilikom posjete, svaki objekt preda </w:t>
      </w:r>
      <w:proofErr w:type="spellStart"/>
      <w:r w:rsidRPr="00C30329">
        <w:t>dijeci</w:t>
      </w:r>
      <w:proofErr w:type="spellEnd"/>
      <w:r w:rsidRPr="00C30329">
        <w:t xml:space="preserve"> njihova dimenzijska ograničenja. Dijete pojedinog objekta, s obzirom na predana ograničenja, odgovori roditelju koje će mu biti dimenzije. Koristeći ovu tehniku, moguće je proći kroz stablo u linearnom vremenu (</w:t>
      </w:r>
      <w:r w:rsidRPr="00C30329">
        <w:rPr>
          <w:i/>
          <w:iCs/>
        </w:rPr>
        <w:t>O(n)</w:t>
      </w:r>
      <w:r w:rsidRPr="00C30329">
        <w:t>). Nakon završetka prolaska kroz stablo, određene su dimenzije svakog objekta te su spremni za prikaz na korisničkom sučelju.</w:t>
      </w:r>
    </w:p>
    <w:p w14:paraId="550B43EB" w14:textId="77777777" w:rsidR="003E6F04" w:rsidRPr="00C30329" w:rsidRDefault="003E6F04" w:rsidP="003E6F04">
      <w:r w:rsidRPr="00C30329">
        <w:rPr>
          <w:noProof/>
        </w:rPr>
        <w:drawing>
          <wp:inline distT="0" distB="0" distL="0" distR="0" wp14:anchorId="308EF424" wp14:editId="7738D38E">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2C39642A" w14:textId="77777777" w:rsidR="003E6F04" w:rsidRPr="00C30329" w:rsidRDefault="003E6F04" w:rsidP="003E6F04">
      <w:pPr>
        <w:pStyle w:val="Caption"/>
      </w:pPr>
      <w:r w:rsidRPr="00C30329">
        <w:t xml:space="preserve">Sl. 2.5. Stabla </w:t>
      </w:r>
      <w:proofErr w:type="spellStart"/>
      <w:r w:rsidRPr="00C30329">
        <w:t>Fluttera</w:t>
      </w:r>
      <w:proofErr w:type="spellEnd"/>
      <w:r w:rsidRPr="00C30329">
        <w:t>,</w:t>
      </w:r>
    </w:p>
    <w:p w14:paraId="30C47846" w14:textId="77777777" w:rsidR="003E6F04" w:rsidRPr="00C30329" w:rsidRDefault="003E6F04" w:rsidP="003E6F04">
      <w:pPr>
        <w:pStyle w:val="Caption"/>
      </w:pPr>
      <w:r w:rsidRPr="00C30329">
        <w:t xml:space="preserve"> izvor: https://docs.flutter.dev/resources/architectural-overview</w:t>
      </w:r>
    </w:p>
    <w:p w14:paraId="7C46E72C" w14:textId="77777777" w:rsidR="003E6F04" w:rsidRPr="00C30329" w:rsidRDefault="003E6F04" w:rsidP="003E6F04"/>
    <w:p w14:paraId="471F89B5" w14:textId="77777777" w:rsidR="003E6F04" w:rsidRPr="00C30329" w:rsidRDefault="003E6F04" w:rsidP="003E6F04"/>
    <w:p w14:paraId="1FF2AF03" w14:textId="77777777" w:rsidR="003E6F04" w:rsidRPr="00C30329" w:rsidRDefault="003E6F04" w:rsidP="003E6F04"/>
    <w:p w14:paraId="3C30B9CA" w14:textId="77777777" w:rsidR="003E6F04" w:rsidRPr="00C30329" w:rsidRDefault="003E6F04" w:rsidP="003E6F04">
      <w:pPr>
        <w:pStyle w:val="Heading4"/>
        <w:numPr>
          <w:ilvl w:val="3"/>
          <w:numId w:val="30"/>
        </w:numPr>
      </w:pPr>
      <w:bookmarkStart w:id="19" w:name="_Toc111460082"/>
      <w:r w:rsidRPr="00C30329">
        <w:t>Prikazivanje promjene stanja</w:t>
      </w:r>
      <w:bookmarkEnd w:id="19"/>
    </w:p>
    <w:p w14:paraId="345460F6" w14:textId="77777777" w:rsidR="003E6F04" w:rsidRPr="00C30329" w:rsidRDefault="003E6F04" w:rsidP="003E6F04">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w:t>
      </w:r>
      <w:r w:rsidRPr="00C30329">
        <w:lastRenderedPageBreak/>
        <w:t xml:space="preserve">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24188A65" w14:textId="77777777" w:rsidR="003E6F04" w:rsidRPr="00C30329" w:rsidRDefault="003E6F04" w:rsidP="003E6F04"/>
    <w:p w14:paraId="5C82140A" w14:textId="77777777" w:rsidR="003E6F04" w:rsidRPr="00C30329" w:rsidRDefault="003E6F04" w:rsidP="003E6F04"/>
    <w:p w14:paraId="0547AB30" w14:textId="77777777" w:rsidR="003E6F04" w:rsidRPr="00C30329" w:rsidRDefault="003E6F04" w:rsidP="003E6F04"/>
    <w:p w14:paraId="297F04F7" w14:textId="77777777" w:rsidR="003E6F04" w:rsidRPr="00C30329" w:rsidRDefault="003E6F04" w:rsidP="003E6F04"/>
    <w:p w14:paraId="08EE37DF" w14:textId="77777777" w:rsidR="003E6F04" w:rsidRPr="00C30329" w:rsidRDefault="003E6F04" w:rsidP="003E6F04">
      <w:pPr>
        <w:pStyle w:val="Heading3"/>
      </w:pPr>
      <w:bookmarkStart w:id="20" w:name="_Toc111460083"/>
      <w:proofErr w:type="spellStart"/>
      <w:r w:rsidRPr="00C30329">
        <w:t>SwiftUI</w:t>
      </w:r>
      <w:bookmarkEnd w:id="20"/>
      <w:proofErr w:type="spellEnd"/>
    </w:p>
    <w:p w14:paraId="35E22C12" w14:textId="77777777" w:rsidR="003E6F04" w:rsidRPr="00C30329" w:rsidRDefault="003E6F04" w:rsidP="003E6F04">
      <w:proofErr w:type="spellStart"/>
      <w:r w:rsidRPr="00C30329">
        <w:t>SwiftUI</w:t>
      </w:r>
      <w:proofErr w:type="spellEnd"/>
      <w:r w:rsidRPr="00C30329">
        <w:t xml:space="preserve"> je novi Apple-ov alat za razvoj korisničkih sučelja za </w:t>
      </w:r>
      <w:proofErr w:type="spellStart"/>
      <w:r w:rsidRPr="00C30329">
        <w:t>iOS</w:t>
      </w:r>
      <w:proofErr w:type="spellEnd"/>
      <w:r w:rsidRPr="00C30329">
        <w:t xml:space="preserve">, </w:t>
      </w:r>
      <w:proofErr w:type="spellStart"/>
      <w:r w:rsidRPr="00C30329">
        <w:t>macOS</w:t>
      </w:r>
      <w:proofErr w:type="spellEnd"/>
      <w:r w:rsidRPr="00C30329">
        <w:t xml:space="preserve">, </w:t>
      </w:r>
      <w:proofErr w:type="spellStart"/>
      <w:r w:rsidRPr="00C30329">
        <w:t>tvOS</w:t>
      </w:r>
      <w:proofErr w:type="spellEnd"/>
      <w:r w:rsidRPr="00C30329">
        <w:t xml:space="preserve"> i </w:t>
      </w:r>
      <w:proofErr w:type="spellStart"/>
      <w:r w:rsidRPr="00C30329">
        <w:t>watchOS</w:t>
      </w:r>
      <w:proofErr w:type="spellEnd"/>
      <w:r w:rsidRPr="00C30329">
        <w:t xml:space="preserve">. Omogućen je za korištenje prvi puta od 2019 godine od kada ga Apple unaprjeđuje iz godine i godinu [6]. Kao programski jezik koristi se Swift. Swift je programski jezik namijenjen za opću namjenu pri uzimanju modernog pristupa kod sigurnosti, performansi i metodologijama dobrog dizajna [7]. Swift je </w:t>
      </w:r>
      <w:proofErr w:type="spellStart"/>
      <w:r w:rsidRPr="00C30329">
        <w:t>namjenjen</w:t>
      </w:r>
      <w:proofErr w:type="spellEnd"/>
      <w:r w:rsidRPr="00C30329">
        <w:t xml:space="preserve"> da zamjeni </w:t>
      </w:r>
      <w:proofErr w:type="spellStart"/>
      <w:r w:rsidRPr="00C30329">
        <w:rPr>
          <w:i/>
          <w:iCs/>
        </w:rPr>
        <w:t>Objective</w:t>
      </w:r>
      <w:proofErr w:type="spellEnd"/>
      <w:r w:rsidRPr="00C30329">
        <w:rPr>
          <w:i/>
          <w:iCs/>
        </w:rPr>
        <w:t>-C</w:t>
      </w:r>
      <w:r w:rsidRPr="00C30329">
        <w:t xml:space="preserve"> programski jezik te se koristi za razvoj svih aplikacija na Apple platformama.</w:t>
      </w:r>
    </w:p>
    <w:p w14:paraId="40C18202" w14:textId="77777777" w:rsidR="003E6F04" w:rsidRPr="00C30329" w:rsidRDefault="003E6F04" w:rsidP="003E6F04"/>
    <w:p w14:paraId="5AA56DE7" w14:textId="77777777" w:rsidR="003E6F04" w:rsidRPr="00C30329" w:rsidRDefault="003E6F04" w:rsidP="003E6F04">
      <w:pPr>
        <w:pStyle w:val="Heading4"/>
        <w:numPr>
          <w:ilvl w:val="3"/>
          <w:numId w:val="30"/>
        </w:numPr>
      </w:pPr>
      <w:bookmarkStart w:id="21" w:name="_Toc111460084"/>
      <w:r w:rsidRPr="00C30329">
        <w:t xml:space="preserve">Razlika sa </w:t>
      </w:r>
      <w:proofErr w:type="spellStart"/>
      <w:r w:rsidRPr="00C30329">
        <w:rPr>
          <w:i/>
          <w:iCs/>
        </w:rPr>
        <w:t>UIKit</w:t>
      </w:r>
      <w:proofErr w:type="spellEnd"/>
      <w:r w:rsidRPr="00C30329">
        <w:t xml:space="preserve"> alatom</w:t>
      </w:r>
      <w:bookmarkEnd w:id="21"/>
    </w:p>
    <w:p w14:paraId="17761555" w14:textId="77777777" w:rsidR="003E6F04" w:rsidRPr="00C30329" w:rsidRDefault="003E6F04" w:rsidP="003E6F04">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xml:space="preserve">) te ih povezuje kako bi stvorio hijerarhiju prikaza koje skupa čine korisničko sučelje. Prilikom promjena na ekranu, potrebno je ponovno kalkuliranje veličina i ograničenja pojedinih prikaza te moguće dodavanje i brisanje prikaza iz hijerarhije. Potrebno je aktivno praćenje i  detektiranje promjena te aktivno ažuriranje promijenjenih prikaza. 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Ovaj deklarativni pristup pri </w:t>
      </w:r>
      <w:r w:rsidRPr="00C30329">
        <w:lastRenderedPageBreak/>
        <w:t xml:space="preserve">stvaranju prikaza na ekranu ne zahtijeva ručno stvaranje i brisanje prikaza na ekran od strane programera, što smanjuje kompleksnost i mogućnost grešaka u kodu. </w:t>
      </w:r>
      <w:proofErr w:type="spellStart"/>
      <w:r w:rsidRPr="00C30329">
        <w:rPr>
          <w:i/>
          <w:iCs/>
        </w:rPr>
        <w:t>SwiftUI</w:t>
      </w:r>
      <w:proofErr w:type="spellEnd"/>
      <w:r w:rsidRPr="00C30329">
        <w:t xml:space="preserve"> se oslanja na mogućnosti samog </w:t>
      </w:r>
      <w:r w:rsidRPr="00C30329">
        <w:rPr>
          <w:i/>
          <w:iCs/>
        </w:rPr>
        <w:t>Swift</w:t>
      </w:r>
      <w:r w:rsidRPr="00C30329">
        <w:t xml:space="preserve"> programskog jezika, što zahtjeva promjenu jezika kako bi se unaprijedio. Ovo je vrlo bitna stavka kod odabira alatka u kojem će programer izraditi aplikaciju. Animacije su važan dio svake aplikacije, sa </w:t>
      </w:r>
      <w:proofErr w:type="spellStart"/>
      <w:r w:rsidRPr="00C30329">
        <w:t>SwiftUI</w:t>
      </w:r>
      <w:proofErr w:type="spellEnd"/>
      <w:r w:rsidRPr="00C30329">
        <w:t xml:space="preserve"> pruža lakše rukovanje sa animacijama te dosta animacija i prijelaza se dobije direktno od samog alat. Animacije u </w:t>
      </w:r>
      <w:proofErr w:type="spellStart"/>
      <w:r w:rsidRPr="00C30329">
        <w:t>UIKit</w:t>
      </w:r>
      <w:proofErr w:type="spellEnd"/>
      <w:r w:rsidRPr="00C30329">
        <w:t xml:space="preserve"> alatu nisu jednostavne za izvest  te se moraju eksplicitno navesti kako se izvode. Kako bi dobio najbolje elemente </w:t>
      </w:r>
      <w:proofErr w:type="spellStart"/>
      <w:r w:rsidRPr="00C30329">
        <w:t>SwiftUI</w:t>
      </w:r>
      <w:proofErr w:type="spellEnd"/>
      <w:r w:rsidRPr="00C30329">
        <w:t xml:space="preserve"> alata, mora koristiti noviju verziju operacijskog sustava na uređaju za kojeg se aplikacija radi. Sa </w:t>
      </w:r>
      <w:proofErr w:type="spellStart"/>
      <w:r w:rsidRPr="00C30329">
        <w:t>iOS</w:t>
      </w:r>
      <w:proofErr w:type="spellEnd"/>
      <w:r w:rsidRPr="00C30329">
        <w:t xml:space="preserve"> 16 verzijom, </w:t>
      </w:r>
      <w:proofErr w:type="spellStart"/>
      <w:r w:rsidRPr="00C30329">
        <w:t>SwiftUI</w:t>
      </w:r>
      <w:proofErr w:type="spellEnd"/>
      <w:r w:rsidRPr="00C30329">
        <w:t xml:space="preserve"> je napredovao, ali potrebno je podržavati starije verzije operacijskog sustava kako bi se pokrili svi ciljani korisnici. </w:t>
      </w:r>
      <w:proofErr w:type="spellStart"/>
      <w:r w:rsidRPr="00C30329">
        <w:t>SwiftUI</w:t>
      </w:r>
      <w:proofErr w:type="spellEnd"/>
      <w:r w:rsidRPr="00C30329">
        <w:t xml:space="preserve"> je dostupan od </w:t>
      </w:r>
      <w:proofErr w:type="spellStart"/>
      <w:r w:rsidRPr="00C30329">
        <w:t>iOS</w:t>
      </w:r>
      <w:proofErr w:type="spellEnd"/>
      <w:r w:rsidRPr="00C30329">
        <w:t xml:space="preserve"> 13 verzije, ali nije spreman za pravu komercijalnu upotrebu u toj početnoj verziji alata. Stoga, mnogi programeri koriste </w:t>
      </w:r>
      <w:proofErr w:type="spellStart"/>
      <w:r w:rsidRPr="00C30329">
        <w:t>UIKit</w:t>
      </w:r>
      <w:proofErr w:type="spellEnd"/>
      <w:r w:rsidRPr="00C30329">
        <w:t xml:space="preserve"> kako bi pokrili sve ciljane verzije operacijskih sustava korisnika. No, s vremenom minimalna ciljana verzija se diže te, sa boljim verzijama </w:t>
      </w:r>
      <w:proofErr w:type="spellStart"/>
      <w:r w:rsidRPr="00C30329">
        <w:t>SwiftUI</w:t>
      </w:r>
      <w:proofErr w:type="spellEnd"/>
      <w:r w:rsidRPr="00C30329">
        <w:t xml:space="preserve"> alata, postaje bolja opcija pri odabiru alata za izradu korisničkih sučelja.</w:t>
      </w:r>
    </w:p>
    <w:tbl>
      <w:tblPr>
        <w:tblStyle w:val="PlainTable5"/>
        <w:tblW w:w="0" w:type="auto"/>
        <w:tblLook w:val="04A0" w:firstRow="1" w:lastRow="0" w:firstColumn="1" w:lastColumn="0" w:noHBand="0" w:noVBand="1"/>
      </w:tblPr>
      <w:tblGrid>
        <w:gridCol w:w="2979"/>
        <w:gridCol w:w="2980"/>
        <w:gridCol w:w="2980"/>
      </w:tblGrid>
      <w:tr w:rsidR="003E6F04" w:rsidRPr="00C30329" w14:paraId="06095CAB" w14:textId="77777777" w:rsidTr="00A01B05">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281D0C43" w14:textId="77777777" w:rsidR="003E6F04" w:rsidRPr="00C30329" w:rsidRDefault="003E6F04" w:rsidP="00A01B05">
            <w:pPr>
              <w:jc w:val="center"/>
            </w:pPr>
          </w:p>
        </w:tc>
        <w:tc>
          <w:tcPr>
            <w:tcW w:w="2980" w:type="dxa"/>
          </w:tcPr>
          <w:p w14:paraId="7D6C2A85"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39A83BC2" w14:textId="77777777" w:rsidR="003E6F04" w:rsidRPr="00C30329" w:rsidRDefault="003E6F04" w:rsidP="00A01B05">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3E6F04" w:rsidRPr="00C30329" w14:paraId="73A4979E"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034C1C5" w14:textId="77777777" w:rsidR="003E6F04" w:rsidRPr="00C30329" w:rsidRDefault="003E6F04" w:rsidP="00A01B05">
            <w:pPr>
              <w:jc w:val="center"/>
            </w:pPr>
            <w:r w:rsidRPr="00C30329">
              <w:t>Pristup rada</w:t>
            </w:r>
          </w:p>
        </w:tc>
        <w:tc>
          <w:tcPr>
            <w:tcW w:w="2980" w:type="dxa"/>
          </w:tcPr>
          <w:p w14:paraId="72FA7E8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Imperativan</w:t>
            </w:r>
          </w:p>
        </w:tc>
        <w:tc>
          <w:tcPr>
            <w:tcW w:w="2980" w:type="dxa"/>
          </w:tcPr>
          <w:p w14:paraId="0ED3EFD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eklarativan</w:t>
            </w:r>
          </w:p>
        </w:tc>
      </w:tr>
      <w:tr w:rsidR="003E6F04" w:rsidRPr="00C30329" w14:paraId="4D79353F"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C596F0E" w14:textId="77777777" w:rsidR="003E6F04" w:rsidRPr="00C30329" w:rsidRDefault="003E6F04" w:rsidP="00A01B05">
            <w:pPr>
              <w:jc w:val="center"/>
            </w:pPr>
            <w:r w:rsidRPr="00C30329">
              <w:t xml:space="preserve">Minimalna </w:t>
            </w:r>
            <w:proofErr w:type="spellStart"/>
            <w:r w:rsidRPr="00C30329">
              <w:t>iOS</w:t>
            </w:r>
            <w:proofErr w:type="spellEnd"/>
            <w:r w:rsidRPr="00C30329">
              <w:t xml:space="preserve"> verzija</w:t>
            </w:r>
          </w:p>
        </w:tc>
        <w:tc>
          <w:tcPr>
            <w:tcW w:w="2980" w:type="dxa"/>
          </w:tcPr>
          <w:p w14:paraId="5E0619D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2B1B32D1"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3E6F04" w:rsidRPr="00C30329" w14:paraId="6FB81191"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DFC8A01" w14:textId="77777777" w:rsidR="003E6F04" w:rsidRPr="00C30329" w:rsidRDefault="003E6F04" w:rsidP="00A01B05">
            <w:pPr>
              <w:jc w:val="center"/>
            </w:pPr>
            <w:r w:rsidRPr="00C30329">
              <w:t>Rad s alatom</w:t>
            </w:r>
          </w:p>
        </w:tc>
        <w:tc>
          <w:tcPr>
            <w:tcW w:w="2980" w:type="dxa"/>
          </w:tcPr>
          <w:p w14:paraId="1C471338"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DB9106D"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3E6F04" w:rsidRPr="00C30329" w14:paraId="38F03A87"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86DE24" w14:textId="77777777" w:rsidR="003E6F04" w:rsidRPr="00C30329" w:rsidRDefault="003E6F04" w:rsidP="00A01B05">
            <w:pPr>
              <w:jc w:val="center"/>
            </w:pPr>
            <w:r w:rsidRPr="00C30329">
              <w:t>Pokriva sve scenarije</w:t>
            </w:r>
          </w:p>
        </w:tc>
        <w:tc>
          <w:tcPr>
            <w:tcW w:w="2980" w:type="dxa"/>
          </w:tcPr>
          <w:p w14:paraId="6804C54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1A11D39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1C3171E3"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7302169F" w14:textId="77777777" w:rsidR="003E6F04" w:rsidRPr="00C30329" w:rsidRDefault="003E6F04" w:rsidP="00A01B05">
            <w:pPr>
              <w:jc w:val="center"/>
            </w:pPr>
            <w:r w:rsidRPr="00C30329">
              <w:t>Brz proces izrade aplikacije</w:t>
            </w:r>
          </w:p>
        </w:tc>
        <w:tc>
          <w:tcPr>
            <w:tcW w:w="2980" w:type="dxa"/>
          </w:tcPr>
          <w:p w14:paraId="322AB9D7"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C282C1F"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3E39CA8A" w14:textId="77777777" w:rsidTr="00A01B05">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FEAD607" w14:textId="77777777" w:rsidR="003E6F04" w:rsidRPr="00C30329" w:rsidRDefault="003E6F04" w:rsidP="00A01B05">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5F2185BC"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4146A2B"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3E6F04" w:rsidRPr="00C30329" w14:paraId="266EB6A5"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A1BDE95" w14:textId="77777777" w:rsidR="003E6F04" w:rsidRPr="00C30329" w:rsidRDefault="003E6F04" w:rsidP="00A01B05">
            <w:pPr>
              <w:jc w:val="center"/>
            </w:pPr>
            <w:r w:rsidRPr="00C30329">
              <w:t>Podržava više platformi</w:t>
            </w:r>
          </w:p>
        </w:tc>
        <w:tc>
          <w:tcPr>
            <w:tcW w:w="2980" w:type="dxa"/>
          </w:tcPr>
          <w:p w14:paraId="2A36DACA"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157437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79F97E8"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061A1E6" w14:textId="77777777" w:rsidR="003E6F04" w:rsidRPr="00C30329" w:rsidRDefault="003E6F04" w:rsidP="00A01B05">
            <w:pPr>
              <w:jc w:val="center"/>
            </w:pPr>
            <w:r w:rsidRPr="00C30329">
              <w:t>Rad s animacijama</w:t>
            </w:r>
          </w:p>
        </w:tc>
        <w:tc>
          <w:tcPr>
            <w:tcW w:w="2980" w:type="dxa"/>
          </w:tcPr>
          <w:p w14:paraId="3C8CB2BF"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7CB21A15"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3E6F04" w:rsidRPr="00C30329" w14:paraId="4376CDF6" w14:textId="77777777" w:rsidTr="00A01B05">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209377EC" w14:textId="77777777" w:rsidR="003E6F04" w:rsidRPr="00C30329" w:rsidRDefault="003E6F04" w:rsidP="00A01B05">
            <w:pPr>
              <w:jc w:val="center"/>
            </w:pPr>
            <w:r w:rsidRPr="00C30329">
              <w:t xml:space="preserve">Podržava </w:t>
            </w:r>
            <w:proofErr w:type="spellStart"/>
            <w:r w:rsidRPr="00C30329">
              <w:t>widget</w:t>
            </w:r>
            <w:proofErr w:type="spellEnd"/>
            <w:r w:rsidRPr="00C30329">
              <w:t>-e</w:t>
            </w:r>
          </w:p>
        </w:tc>
        <w:tc>
          <w:tcPr>
            <w:tcW w:w="2980" w:type="dxa"/>
          </w:tcPr>
          <w:p w14:paraId="546C6E00"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EC4EAF6" w14:textId="77777777" w:rsidR="003E6F04" w:rsidRPr="00C30329" w:rsidRDefault="003E6F04" w:rsidP="00A01B05">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3E6F04" w:rsidRPr="00C30329" w14:paraId="5DEEDF41" w14:textId="77777777" w:rsidTr="00A01B05">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3FC8341A" w14:textId="77777777" w:rsidR="003E6F04" w:rsidRPr="00C30329" w:rsidRDefault="003E6F04" w:rsidP="00A01B05">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7E83AC33"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1C7209CE" w14:textId="77777777" w:rsidR="003E6F04" w:rsidRPr="00C30329" w:rsidRDefault="003E6F04" w:rsidP="00A01B05">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2FF79C07" w14:textId="77777777" w:rsidR="003E6F04" w:rsidRPr="00C30329" w:rsidRDefault="003E6F04" w:rsidP="003E6F04">
      <w:pPr>
        <w:jc w:val="center"/>
        <w:rPr>
          <w:sz w:val="20"/>
          <w:szCs w:val="20"/>
        </w:rPr>
      </w:pPr>
      <w:r w:rsidRPr="00C30329">
        <w:rPr>
          <w:sz w:val="20"/>
          <w:szCs w:val="20"/>
        </w:rPr>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p w14:paraId="49298319" w14:textId="77777777" w:rsidR="003E6F04" w:rsidRPr="00C30329" w:rsidRDefault="003E6F04" w:rsidP="003E6F04">
      <w:pPr>
        <w:jc w:val="center"/>
        <w:rPr>
          <w:sz w:val="20"/>
          <w:szCs w:val="20"/>
        </w:rPr>
      </w:pPr>
    </w:p>
    <w:p w14:paraId="589725A8" w14:textId="77777777" w:rsidR="003E6F04" w:rsidRPr="00C30329" w:rsidRDefault="003E6F04" w:rsidP="003E6F04">
      <w:pPr>
        <w:pStyle w:val="Heading4"/>
        <w:numPr>
          <w:ilvl w:val="3"/>
          <w:numId w:val="30"/>
        </w:numPr>
      </w:pPr>
      <w:bookmarkStart w:id="22" w:name="_Toc111460085"/>
      <w:r w:rsidRPr="00C30329">
        <w:lastRenderedPageBreak/>
        <w:t xml:space="preserve">Struktura </w:t>
      </w:r>
      <w:proofErr w:type="spellStart"/>
      <w:r w:rsidRPr="00C30329">
        <w:t>SwiftUI</w:t>
      </w:r>
      <w:proofErr w:type="spellEnd"/>
      <w:r w:rsidRPr="00C30329">
        <w:t xml:space="preserve"> aplikacije</w:t>
      </w:r>
      <w:bookmarkEnd w:id="22"/>
    </w:p>
    <w:p w14:paraId="398C7420" w14:textId="77777777" w:rsidR="003E6F04" w:rsidRPr="00C30329" w:rsidRDefault="003E6F04" w:rsidP="003E6F04">
      <w:r w:rsidRPr="00C30329">
        <w:t xml:space="preserve">Struktura </w:t>
      </w:r>
      <w:proofErr w:type="spellStart"/>
      <w:r w:rsidRPr="00C30329">
        <w:t>SwiftUI</w:t>
      </w:r>
      <w:proofErr w:type="spellEnd"/>
      <w:r w:rsidRPr="00C30329">
        <w:t xml:space="preserve"> aplikacije se iskazuje na deklarativan način, kao što se iskazuju i prikazi na ekranu. Početna točka svake aplikacije kreirati tip koji nasljeđuje „App</w:t>
      </w:r>
      <w:r w:rsidRPr="00C30329">
        <w:rPr>
          <w:i/>
          <w:iCs/>
        </w:rPr>
        <w:t>“</w:t>
      </w:r>
      <w:r w:rsidRPr="00C30329">
        <w:t xml:space="preserve"> protokol te ga je potrebno naznačiti sa „@</w:t>
      </w:r>
      <w:proofErr w:type="spellStart"/>
      <w:r w:rsidRPr="00C30329">
        <w:t>main</w:t>
      </w:r>
      <w:proofErr w:type="spellEnd"/>
      <w:r w:rsidRPr="00C30329">
        <w:rPr>
          <w:i/>
          <w:iCs/>
        </w:rPr>
        <w:t>“</w:t>
      </w:r>
      <w:r w:rsidRPr="00C30329">
        <w:t xml:space="preserve"> ključnom riječi koja pruža osnovnu implementaciju „</w:t>
      </w:r>
      <w:proofErr w:type="spellStart"/>
      <w:r w:rsidRPr="00C30329">
        <w:rPr>
          <w:i/>
          <w:iCs/>
        </w:rPr>
        <w:t>main</w:t>
      </w:r>
      <w:proofErr w:type="spellEnd"/>
      <w:r w:rsidRPr="00C30329">
        <w:rPr>
          <w:i/>
          <w:iCs/>
        </w:rPr>
        <w:t>“</w:t>
      </w:r>
      <w:r w:rsidRPr="00C30329">
        <w:t xml:space="preserve"> funkcije. Ovaj protokol predstavlja strukturu i ponašanje aplikacije [9]. „App</w:t>
      </w:r>
      <w:r w:rsidRPr="00C30329">
        <w:rPr>
          <w:i/>
          <w:iCs/>
        </w:rPr>
        <w:t>“</w:t>
      </w:r>
      <w:r w:rsidRPr="00C30329">
        <w:t xml:space="preserve"> protokol zahtijeva implementiranje „</w:t>
      </w:r>
      <w:proofErr w:type="spellStart"/>
      <w:r w:rsidRPr="00C30329">
        <w:t>body</w:t>
      </w:r>
      <w:proofErr w:type="spellEnd"/>
      <w:r w:rsidRPr="00C30329">
        <w:rPr>
          <w:i/>
          <w:iCs/>
        </w:rPr>
        <w:t>“</w:t>
      </w:r>
      <w:r w:rsidRPr="00C30329">
        <w:t xml:space="preserve"> izračunatog atributa koji definira sadržaj aplikacije. Tijelo aplikacije je sastavljeno od scena te je svaka scena sastavljena od kompozicije različitih prikaza. Kako je svaki element struktura, a ne klasa, poboljšavaju se performanse pri izvođenju aplikacije. Strukture su unutar Swift programskom jezika „</w:t>
      </w:r>
      <w:proofErr w:type="spellStart"/>
      <w:r w:rsidRPr="00C30329">
        <w:t>Value</w:t>
      </w:r>
      <w:proofErr w:type="spellEnd"/>
      <w:r w:rsidRPr="00C30329">
        <w:t xml:space="preserve"> </w:t>
      </w:r>
      <w:proofErr w:type="spellStart"/>
      <w:r w:rsidRPr="00C30329">
        <w:t>type</w:t>
      </w:r>
      <w:proofErr w:type="spellEnd"/>
      <w:r w:rsidRPr="00C30329">
        <w:rPr>
          <w:i/>
          <w:iCs/>
        </w:rPr>
        <w:t>“</w:t>
      </w:r>
      <w:r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proofErr w:type="spellStart"/>
      <w:r w:rsidRPr="00C30329">
        <w:t>View</w:t>
      </w:r>
      <w:proofErr w:type="spellEnd"/>
      <w:r w:rsidRPr="00C30329">
        <w:rPr>
          <w:i/>
          <w:iCs/>
        </w:rPr>
        <w:t>“</w:t>
      </w:r>
      <w:r w:rsidRPr="00C30329">
        <w:t xml:space="preserve"> protokol, koji također nalaže implementaciju „</w:t>
      </w:r>
      <w:proofErr w:type="spellStart"/>
      <w:r w:rsidRPr="00C30329">
        <w:t>body</w:t>
      </w:r>
      <w:proofErr w:type="spellEnd"/>
      <w:r w:rsidRPr="00C30329">
        <w:rPr>
          <w:i/>
          <w:iCs/>
        </w:rPr>
        <w:t>“</w:t>
      </w:r>
      <w:r w:rsidRPr="00C30329">
        <w:t xml:space="preserve"> izračunatog atributa koji mora vratiti točno jedan tip prikaza [10]. 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Pr="00C30329">
        <w:t>SwiftUI</w:t>
      </w:r>
      <w:proofErr w:type="spellEnd"/>
      <w:r w:rsidRPr="00C30329">
        <w:t xml:space="preserve"> pruža razne </w:t>
      </w:r>
      <w:proofErr w:type="spellStart"/>
      <w:r w:rsidRPr="00C30329">
        <w:t>modifikatore</w:t>
      </w:r>
      <w:proofErr w:type="spellEnd"/>
      <w:r w:rsidRPr="00C30329">
        <w:t xml:space="preserve"> za modificiranje izgleda prikaza. Oni predstavljaju metoda nad prikazima koje kao povratnu vrijednost vraćaju novi prikaz te se time mogu vezati pri pozivanju jedan iza drugoga.</w:t>
      </w:r>
    </w:p>
    <w:p w14:paraId="5C4FBE26" w14:textId="77777777" w:rsidR="003E6F04" w:rsidRPr="00C30329" w:rsidRDefault="003E6F04" w:rsidP="003E6F04"/>
    <w:p w14:paraId="7A3E9F6D" w14:textId="77777777" w:rsidR="003E6F04" w:rsidRPr="00C30329" w:rsidRDefault="003E6F04" w:rsidP="003E6F04">
      <w:pPr>
        <w:jc w:val="center"/>
      </w:pPr>
      <w:r w:rsidRPr="00C30329">
        <w:rPr>
          <w:noProof/>
        </w:rPr>
        <w:drawing>
          <wp:inline distT="0" distB="0" distL="0" distR="0" wp14:anchorId="5A18DD8E" wp14:editId="06F86AE1">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4F7720D1" w14:textId="77777777" w:rsidR="003E6F04" w:rsidRPr="00C30329" w:rsidRDefault="003E6F04" w:rsidP="003E6F04">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2832D475" w14:textId="77777777" w:rsidR="003E6F04" w:rsidRPr="00C30329" w:rsidRDefault="003E6F04" w:rsidP="003E6F04">
      <w:pPr>
        <w:jc w:val="center"/>
        <w:rPr>
          <w:sz w:val="20"/>
          <w:szCs w:val="20"/>
        </w:rPr>
      </w:pPr>
    </w:p>
    <w:p w14:paraId="410D60E0" w14:textId="77777777" w:rsidR="003E6F04" w:rsidRPr="00C30329" w:rsidRDefault="003E6F04" w:rsidP="003E6F04">
      <w:pPr>
        <w:pStyle w:val="Heading4"/>
        <w:numPr>
          <w:ilvl w:val="3"/>
          <w:numId w:val="30"/>
        </w:numPr>
      </w:pPr>
      <w:bookmarkStart w:id="23" w:name="_Toc111460086"/>
      <w:r w:rsidRPr="00C30329">
        <w:lastRenderedPageBreak/>
        <w:t>Prikazivanje korisničkog sučelja</w:t>
      </w:r>
      <w:bookmarkEnd w:id="23"/>
    </w:p>
    <w:p w14:paraId="394A3915" w14:textId="77777777" w:rsidR="003E6F04" w:rsidRPr="00C30329" w:rsidRDefault="003E6F04" w:rsidP="003E6F04">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a postoji [11]. Na svim Apple platformama, nalazi se instanca petlje događaja „</w:t>
      </w:r>
      <w:proofErr w:type="spellStart"/>
      <w:r w:rsidRPr="00C30329">
        <w:rPr>
          <w:i/>
          <w:iCs/>
        </w:rPr>
        <w:t>CFRunLoop</w:t>
      </w:r>
      <w:proofErr w:type="spellEnd"/>
      <w:r w:rsidRPr="00C30329">
        <w:rPr>
          <w:i/>
          <w:iCs/>
        </w:rPr>
        <w:t>“</w:t>
      </w:r>
      <w:r w:rsidRPr="00C30329">
        <w:t xml:space="preserve"> koja dolazi iz „Core </w:t>
      </w:r>
      <w:proofErr w:type="spellStart"/>
      <w:r w:rsidRPr="00C30329">
        <w:t>Foundation</w:t>
      </w:r>
      <w:proofErr w:type="spellEnd"/>
      <w:r w:rsidRPr="00C30329">
        <w:rPr>
          <w:i/>
          <w:iCs/>
        </w:rPr>
        <w:t>“</w:t>
      </w:r>
      <w:r w:rsidRPr="00C30329">
        <w:t xml:space="preserve"> biblioteke te je prisutna na svim alatima za izradu korisničkog sučelja još od Ma OS X 10.0. 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2]. Svi događaji koji dolaze unutar petlje događaja su obrađeni različitim redom, ovisno o tipu događaja. Postoje četiri različita tipa nadolazećih događaja.</w:t>
      </w:r>
    </w:p>
    <w:p w14:paraId="6F7CADF2" w14:textId="77777777" w:rsidR="003E6F04" w:rsidRPr="00C30329" w:rsidRDefault="003E6F04" w:rsidP="003E6F04">
      <w:pPr>
        <w:pStyle w:val="ListParagraph"/>
        <w:numPr>
          <w:ilvl w:val="0"/>
          <w:numId w:val="39"/>
        </w:numPr>
      </w:pPr>
      <w:r w:rsidRPr="00C30329">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1D2A1C85" w14:textId="77777777" w:rsidR="003E6F04" w:rsidRPr="00C30329" w:rsidRDefault="003E6F04" w:rsidP="003E6F04">
      <w:pPr>
        <w:pStyle w:val="ListParagraph"/>
        <w:numPr>
          <w:ilvl w:val="0"/>
          <w:numId w:val="39"/>
        </w:numPr>
      </w:pPr>
      <w:r w:rsidRPr="00C30329">
        <w:t>Tip 1. Događaj sinkroniziranje ažuriranja ekrana i ponovnog prikazivanja na ekranu te neki asinkroni događaji za. Dohvaćanje podataka sa interneta.</w:t>
      </w:r>
    </w:p>
    <w:p w14:paraId="7394DAAD" w14:textId="77777777" w:rsidR="003E6F04" w:rsidRPr="00C30329" w:rsidRDefault="003E6F04" w:rsidP="003E6F04">
      <w:pPr>
        <w:pStyle w:val="ListParagraph"/>
        <w:numPr>
          <w:ilvl w:val="0"/>
          <w:numId w:val="39"/>
        </w:numPr>
      </w:pPr>
      <w:r w:rsidRPr="00C30329">
        <w:t>Mjerači vremena.</w:t>
      </w:r>
    </w:p>
    <w:p w14:paraId="3096202D" w14:textId="77777777" w:rsidR="003E6F04" w:rsidRPr="00C30329" w:rsidRDefault="003E6F04" w:rsidP="003E6F04">
      <w:pPr>
        <w:pStyle w:val="ListParagraph"/>
        <w:numPr>
          <w:ilvl w:val="0"/>
          <w:numId w:val="39"/>
        </w:numPr>
      </w:pPr>
      <w:r w:rsidRPr="00C30329">
        <w:t>Glavni red za obrađivanje. Bilo kakav kod asociran sa ovim redom.</w:t>
      </w:r>
    </w:p>
    <w:p w14:paraId="0A5D259C" w14:textId="40A3F759" w:rsidR="003E6F04" w:rsidRDefault="003E6F04" w:rsidP="003E6F04">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3]. Animacije se vrte na glavnoj niti, ali ako glavna nit zablokira, moguće je da će animacije i dalje raditi. Razlog tome je što se animacije, iako vrte na glavnoj niti, ne vrte na istom procesu. Aplikacija pomoću biblioteke „</w:t>
      </w:r>
      <w:r w:rsidRPr="00C30329">
        <w:rPr>
          <w:i/>
          <w:iCs/>
        </w:rPr>
        <w:t xml:space="preserve">Core </w:t>
      </w:r>
      <w:proofErr w:type="spellStart"/>
      <w:r w:rsidRPr="00C30329">
        <w:rPr>
          <w:i/>
          <w:iCs/>
        </w:rPr>
        <w:t>Animation</w:t>
      </w:r>
      <w:proofErr w:type="spellEnd"/>
      <w:r w:rsidRPr="00C30329">
        <w:rPr>
          <w:i/>
          <w:iCs/>
        </w:rPr>
        <w:t>“</w:t>
      </w:r>
      <w:r w:rsidRPr="00C30329">
        <w:t xml:space="preserve"> prikazuje svoje animacije na i prikaze na ekran, ali ih prikazuje na više različitih slojeva koji se nazivaju „</w:t>
      </w:r>
      <w:proofErr w:type="spellStart"/>
      <w:r w:rsidRPr="00C30329">
        <w:rPr>
          <w:i/>
          <w:iCs/>
        </w:rPr>
        <w:t>CALayer</w:t>
      </w:r>
      <w:proofErr w:type="spellEnd"/>
      <w:r w:rsidRPr="00C30329">
        <w:rPr>
          <w:i/>
          <w:iCs/>
        </w:rPr>
        <w:t>“</w:t>
      </w:r>
      <w:r w:rsidRPr="00C30329">
        <w:t>. Pomoću kompozitora aplikacija spaja više različitih slojeva te ih prikazuje na ekran, dok „</w:t>
      </w:r>
      <w:r w:rsidRPr="00C30329">
        <w:rPr>
          <w:i/>
          <w:iCs/>
        </w:rPr>
        <w:t xml:space="preserve">Core </w:t>
      </w:r>
      <w:proofErr w:type="spellStart"/>
      <w:r w:rsidRPr="00C30329">
        <w:rPr>
          <w:i/>
          <w:iCs/>
        </w:rPr>
        <w:t>Animation</w:t>
      </w:r>
      <w:proofErr w:type="spellEnd"/>
      <w:r w:rsidRPr="00C30329">
        <w:rPr>
          <w:i/>
          <w:iCs/>
        </w:rPr>
        <w:t>“</w:t>
      </w:r>
      <w:r w:rsidRPr="00C30329">
        <w:t xml:space="preserve"> komunicira sa serverom za crtanje prikaza na ekran kako bi mu dao informaciju o tome što treba nacrtati i animirati.</w:t>
      </w:r>
    </w:p>
    <w:p w14:paraId="6D54F01D" w14:textId="77777777" w:rsidR="003E6F04" w:rsidRPr="00C30329" w:rsidRDefault="003E6F04" w:rsidP="003E6F04"/>
    <w:p w14:paraId="32787B2F" w14:textId="77777777" w:rsidR="003E6F04" w:rsidRPr="00C30329" w:rsidRDefault="003E6F04" w:rsidP="003E6F04">
      <w:pPr>
        <w:pStyle w:val="Heading4"/>
        <w:numPr>
          <w:ilvl w:val="3"/>
          <w:numId w:val="30"/>
        </w:numPr>
      </w:pPr>
      <w:bookmarkStart w:id="24" w:name="_Toc111460087"/>
      <w:r w:rsidRPr="00C30329">
        <w:t>Obnavljanje stanja na ekranu</w:t>
      </w:r>
      <w:bookmarkEnd w:id="24"/>
    </w:p>
    <w:p w14:paraId="531A85AD" w14:textId="77777777" w:rsidR="003E6F04" w:rsidRPr="00C30329" w:rsidRDefault="003E6F04" w:rsidP="003E6F04">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Nakon napravljenih promjena na pojedinim slojevima, potrebno je komunicirati tu promjenu serveru za crtanje te prikazati ih. </w:t>
      </w:r>
      <w:r w:rsidRPr="00C30329">
        <w:lastRenderedPageBreak/>
        <w:t>Aplikacija ne može znati kada su sve promjene gotove i spremne za crtanje na ekran. Za signaliziranje završetka promjena koristi se transakcija, instanca „</w:t>
      </w:r>
      <w:proofErr w:type="spellStart"/>
      <w:r w:rsidRPr="00C30329">
        <w:rPr>
          <w:i/>
          <w:iCs/>
        </w:rPr>
        <w:t>CATransaction</w:t>
      </w:r>
      <w:proofErr w:type="spellEnd"/>
      <w:r w:rsidRPr="00C30329">
        <w:rPr>
          <w:i/>
          <w:iCs/>
        </w:rPr>
        <w:t>“</w:t>
      </w:r>
      <w:r w:rsidRPr="00C30329">
        <w:t xml:space="preserve">. Transakcija se mora pokrenuti kada se promjene dese i završiti kada su promjene gotove. Pomoću ovog mehanizma aplikacija zna da su sve promjene gotove za trenutni sloj te se pomoću servera za crtanje prikazuju na ekran [14]. Transakcije se mogu manualno stvoriti i završiti te su osnova unutar svake Apple, pa tako i </w:t>
      </w:r>
      <w:proofErr w:type="spellStart"/>
      <w:r w:rsidRPr="00C30329">
        <w:t>SwiftUI</w:t>
      </w:r>
      <w:proofErr w:type="spellEnd"/>
      <w:r w:rsidRPr="00C30329">
        <w:t xml:space="preserve"> aplikacije. Tokom izrade aplikacija, programer ne komunicira direktno sa transakcijama, iako to može učiniti uz pomoć „</w:t>
      </w:r>
      <w:r w:rsidRPr="00C30329">
        <w:rPr>
          <w:i/>
          <w:iCs/>
        </w:rPr>
        <w:t xml:space="preserve">Core </w:t>
      </w:r>
      <w:proofErr w:type="spellStart"/>
      <w:r w:rsidRPr="00C30329">
        <w:rPr>
          <w:i/>
          <w:iCs/>
        </w:rPr>
        <w:t>Animation</w:t>
      </w:r>
      <w:proofErr w:type="spellEnd"/>
      <w:r w:rsidRPr="00C30329">
        <w:rPr>
          <w:i/>
          <w:iCs/>
        </w:rPr>
        <w:t>“</w:t>
      </w:r>
      <w:r w:rsidRPr="00C30329">
        <w:t xml:space="preserve"> biblioteke, već se transakcija automatski pokrene dolaskom promjena i završi na kraju jednog obilaska petlje događaja.</w:t>
      </w:r>
    </w:p>
    <w:p w14:paraId="3B872241" w14:textId="77777777" w:rsidR="003E6F04" w:rsidRPr="00C30329" w:rsidRDefault="003E6F04" w:rsidP="003E6F04"/>
    <w:p w14:paraId="4A39DA60" w14:textId="77777777" w:rsidR="003E6F04" w:rsidRPr="00C30329" w:rsidRDefault="003E6F04" w:rsidP="003E6F04"/>
    <w:p w14:paraId="287B68A6" w14:textId="77777777" w:rsidR="003E6F04" w:rsidRPr="00C30329" w:rsidRDefault="003E6F04" w:rsidP="003E6F04"/>
    <w:p w14:paraId="216A5EA1" w14:textId="77777777" w:rsidR="003E6F04" w:rsidRPr="00C30329" w:rsidRDefault="003E6F04" w:rsidP="003E6F04">
      <w:pPr>
        <w:jc w:val="center"/>
      </w:pPr>
      <w:r w:rsidRPr="00C30329">
        <w:rPr>
          <w:noProof/>
        </w:rPr>
        <w:drawing>
          <wp:inline distT="0" distB="0" distL="0" distR="0" wp14:anchorId="0328E87F" wp14:editId="536C10CD">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08BD146B" w14:textId="77777777" w:rsidR="003E6F04" w:rsidRPr="00C30329" w:rsidRDefault="003E6F04" w:rsidP="003E6F04">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441BC866" w14:textId="170EE752" w:rsidR="007166DA" w:rsidRDefault="007166DA" w:rsidP="003E6F04">
      <w:pPr>
        <w:pStyle w:val="Heading2"/>
        <w:numPr>
          <w:ilvl w:val="0"/>
          <w:numId w:val="0"/>
        </w:numPr>
        <w:ind w:left="788"/>
      </w:pPr>
    </w:p>
    <w:p w14:paraId="31CD02DE" w14:textId="77777777" w:rsidR="003E6F04" w:rsidRPr="003E6F04" w:rsidRDefault="003E6F04" w:rsidP="003E6F04"/>
    <w:p w14:paraId="31AF7055" w14:textId="40A50582" w:rsidR="006E4716" w:rsidRPr="00C30329" w:rsidRDefault="006E4716" w:rsidP="006E4716">
      <w:pPr>
        <w:pStyle w:val="Heading2"/>
      </w:pPr>
      <w:bookmarkStart w:id="25" w:name="_Toc111460088"/>
      <w:r w:rsidRPr="00C30329">
        <w:lastRenderedPageBreak/>
        <w:t xml:space="preserve">Implementacija u </w:t>
      </w:r>
      <w:proofErr w:type="spellStart"/>
      <w:r w:rsidRPr="00C30329">
        <w:t>Flutteru</w:t>
      </w:r>
      <w:bookmarkEnd w:id="25"/>
      <w:proofErr w:type="spellEnd"/>
    </w:p>
    <w:p w14:paraId="22E6B01A" w14:textId="0555729D" w:rsidR="00C30329" w:rsidRPr="00C30329" w:rsidRDefault="00C30329" w:rsidP="00E43FAC">
      <w:pPr>
        <w:pStyle w:val="Heading3"/>
      </w:pPr>
      <w:bookmarkStart w:id="26" w:name="OLE_LINK9"/>
      <w:bookmarkStart w:id="27" w:name="OLE_LINK10"/>
      <w:bookmarkStart w:id="28" w:name="OLE_LINK13"/>
      <w:bookmarkStart w:id="29" w:name="_Toc111460089"/>
      <w:r w:rsidRPr="00C30329">
        <w:t xml:space="preserve">Arhitektura </w:t>
      </w:r>
      <w:proofErr w:type="spellStart"/>
      <w:r w:rsidR="003E6F04">
        <w:t>Flutter</w:t>
      </w:r>
      <w:proofErr w:type="spellEnd"/>
      <w:r w:rsidR="003E6F04">
        <w:t xml:space="preserve"> aplikacije</w:t>
      </w:r>
      <w:bookmarkEnd w:id="29"/>
    </w:p>
    <w:bookmarkEnd w:id="26"/>
    <w:bookmarkEnd w:id="27"/>
    <w:bookmarkEnd w:id="28"/>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i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noProof/>
          <w:color w:val="000000"/>
          <w:szCs w:val="24"/>
        </w:rPr>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30" w:name="OLE_LINK1"/>
      <w:bookmarkStart w:id="31"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30"/>
      <w:bookmarkEnd w:id="31"/>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 xml:space="preserve">ciji nema komunikacija sa lokalnom </w:t>
      </w:r>
      <w:r w:rsidRPr="00C30329">
        <w:rPr>
          <w:color w:val="000000"/>
          <w:szCs w:val="24"/>
        </w:rPr>
        <w:lastRenderedPageBreak/>
        <w:t>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drawing>
          <wp:inline distT="0" distB="0" distL="0" distR="0" wp14:anchorId="040301A8" wp14:editId="33A8DC7F">
            <wp:extent cx="4368800" cy="226060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8800" cy="226060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32" w:name="OLE_LINK3"/>
      <w:bookmarkStart w:id="33"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32"/>
    <w:bookmarkEnd w:id="33"/>
    <w:p w14:paraId="16D50690" w14:textId="77777777" w:rsidR="00E36BC8" w:rsidRPr="00C30329" w:rsidRDefault="00E36BC8" w:rsidP="00C30329">
      <w:pPr>
        <w:autoSpaceDE w:val="0"/>
        <w:autoSpaceDN w:val="0"/>
        <w:adjustRightInd w:val="0"/>
        <w:rPr>
          <w:color w:val="000000"/>
          <w:szCs w:val="24"/>
        </w:rPr>
      </w:pPr>
    </w:p>
    <w:p w14:paraId="15D12CE3" w14:textId="10EE0C0A"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se odnose na implementacije iz da</w:t>
      </w:r>
      <w:r w:rsidR="00695152">
        <w:rPr>
          <w:color w:val="000000"/>
          <w:szCs w:val="24"/>
        </w:rPr>
        <w:t>t</w:t>
      </w:r>
      <w:r>
        <w:rPr>
          <w:color w:val="000000"/>
          <w:szCs w:val="24"/>
        </w:rPr>
        <w:t xml:space="preserve">a </w:t>
      </w:r>
      <w:proofErr w:type="spellStart"/>
      <w:r>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avati privremene spremnike podataka, što su samo klase koje sadrže kao atribut 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lastRenderedPageBreak/>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34" w:name="OLE_LINK5"/>
      <w:bookmarkStart w:id="35"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34"/>
    <w:bookmarkEnd w:id="35"/>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lastRenderedPageBreak/>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36" w:name="OLE_LINK7"/>
      <w:bookmarkStart w:id="37"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 sloj aplikacije</w:t>
      </w:r>
    </w:p>
    <w:bookmarkEnd w:id="36"/>
    <w:bookmarkEnd w:id="37"/>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lastRenderedPageBreak/>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0F80E0EC" w:rsidR="00EC4C49" w:rsidRDefault="00EC4C49" w:rsidP="00EC4C49">
      <w:pPr>
        <w:jc w:val="center"/>
        <w:rPr>
          <w:color w:val="000000"/>
          <w:sz w:val="20"/>
          <w:szCs w:val="20"/>
        </w:rPr>
      </w:pPr>
      <w:bookmarkStart w:id="38" w:name="OLE_LINK11"/>
      <w:bookmarkStart w:id="39"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p w14:paraId="5E4167D8" w14:textId="77777777" w:rsidR="003E6F04" w:rsidRPr="00E36BC8" w:rsidRDefault="003E6F04" w:rsidP="00EC4C49">
      <w:pPr>
        <w:jc w:val="center"/>
        <w:rPr>
          <w:color w:val="000000"/>
          <w:szCs w:val="24"/>
        </w:rPr>
      </w:pPr>
    </w:p>
    <w:bookmarkEnd w:id="38"/>
    <w:bookmarkEnd w:id="39"/>
    <w:p w14:paraId="417A53AA" w14:textId="710553C0" w:rsidR="008C73DB" w:rsidRDefault="007166DA" w:rsidP="00E43FAC">
      <w:pPr>
        <w:pStyle w:val="Heading3"/>
      </w:pPr>
      <w:r w:rsidRPr="00C30329">
        <w:t xml:space="preserve"> </w:t>
      </w:r>
      <w:bookmarkStart w:id="40" w:name="_Toc111460090"/>
      <w:r w:rsidR="008C73DB">
        <w:t xml:space="preserve">Upravljanje stanjima unutar </w:t>
      </w:r>
      <w:proofErr w:type="spellStart"/>
      <w:r w:rsidR="003E6F04">
        <w:t>Flutter</w:t>
      </w:r>
      <w:proofErr w:type="spellEnd"/>
      <w:r w:rsidR="003E6F04">
        <w:t xml:space="preserve"> </w:t>
      </w:r>
      <w:proofErr w:type="spellStart"/>
      <w:r w:rsidR="008C73DB">
        <w:t>aplikacije</w:t>
      </w:r>
      <w:bookmarkEnd w:id="40"/>
    </w:p>
    <w:p w14:paraId="63B1B20B" w14:textId="24759594" w:rsidR="00EC4C49" w:rsidRPr="008C73DB" w:rsidRDefault="007166DA" w:rsidP="008C73DB">
      <w:r w:rsidRPr="00C30329">
        <w:rPr>
          <w:b/>
          <w:bCs/>
          <w:color w:val="000000"/>
          <w:szCs w:val="24"/>
        </w:rPr>
        <w:t xml:space="preserve"> </w:t>
      </w:r>
      <w:r w:rsidR="008C73DB">
        <w:tab/>
        <w:t>Komun</w:t>
      </w:r>
      <w:proofErr w:type="spellEnd"/>
      <w:r w:rsidR="008C73DB">
        <w:t xml:space="preserve">ikacija unutar aplikacije je prikazana na slici ispod. </w:t>
      </w:r>
    </w:p>
    <w:p w14:paraId="7C079393" w14:textId="52C95EF5" w:rsidR="00EC4C49" w:rsidRDefault="008C73DB" w:rsidP="008C73DB">
      <w:pPr>
        <w:jc w:val="center"/>
      </w:pPr>
      <w:r>
        <w:rPr>
          <w:noProof/>
        </w:rPr>
        <w:drawing>
          <wp:inline distT="0" distB="0" distL="0" distR="0" wp14:anchorId="124CCEC0" wp14:editId="726BA758">
            <wp:extent cx="5050971" cy="3418072"/>
            <wp:effectExtent l="0" t="0" r="381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3211" cy="3439889"/>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41" w:name="OLE_LINK14"/>
      <w:bookmarkStart w:id="42" w:name="OLE_LINK15"/>
      <w:bookmarkStart w:id="43"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44" w:name="OLE_LINK42"/>
      <w:bookmarkStart w:id="45"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44"/>
      <w:bookmarkEnd w:id="45"/>
    </w:p>
    <w:bookmarkEnd w:id="41"/>
    <w:bookmarkEnd w:id="42"/>
    <w:bookmarkEnd w:id="43"/>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xml:space="preserve">) poziva repozitorije odgovorne za </w:t>
      </w:r>
      <w:r w:rsidRPr="00013715">
        <w:rPr>
          <w:color w:val="000000"/>
          <w:szCs w:val="24"/>
        </w:rPr>
        <w:lastRenderedPageBreak/>
        <w:t>određene resurse, potreb</w:t>
      </w:r>
      <w:r w:rsidR="00B276BC" w:rsidRPr="00013715">
        <w:rPr>
          <w:color w:val="000000"/>
          <w:szCs w:val="24"/>
        </w:rPr>
        <w:t>a</w:t>
      </w:r>
      <w:r w:rsidRPr="00013715">
        <w:rPr>
          <w:color w:val="000000"/>
          <w:szCs w:val="24"/>
        </w:rPr>
        <w:t>n za izvršavanje tog zadatka. Potom repozitorij poziva servis za 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7A89081C" w:rsidR="00013715" w:rsidRDefault="00B276BC" w:rsidP="00E43FAC">
      <w:pPr>
        <w:pStyle w:val="Heading3"/>
      </w:pPr>
      <w:bookmarkStart w:id="46" w:name="OLE_LINK22"/>
      <w:bookmarkStart w:id="47" w:name="OLE_LINK23"/>
      <w:bookmarkStart w:id="48" w:name="OLE_LINK44"/>
      <w:r w:rsidRPr="00C30329">
        <w:t xml:space="preserve"> </w:t>
      </w:r>
      <w:bookmarkStart w:id="49" w:name="_Toc111460091"/>
      <w:r w:rsidR="00476827">
        <w:t>Beskonačna</w:t>
      </w:r>
      <w:r>
        <w:t xml:space="preserve"> list</w:t>
      </w:r>
      <w:bookmarkEnd w:id="49"/>
      <w:r w:rsidR="00476827">
        <w:t xml:space="preserve">a slika u </w:t>
      </w:r>
      <w:proofErr w:type="spellStart"/>
      <w:r w:rsidR="00476827">
        <w:t>Flutteru</w:t>
      </w:r>
      <w:proofErr w:type="spellEnd"/>
      <w:r w:rsidRPr="00C30329">
        <w:t xml:space="preserve"> </w:t>
      </w:r>
    </w:p>
    <w:bookmarkEnd w:id="46"/>
    <w:bookmarkEnd w:id="47"/>
    <w:bookmarkEnd w:id="48"/>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drawing>
          <wp:inline distT="0" distB="0" distL="0" distR="0" wp14:anchorId="420E10A9" wp14:editId="58E9B79A">
            <wp:extent cx="2829042" cy="3596640"/>
            <wp:effectExtent l="0" t="0" r="3175" b="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6333" cy="3618622"/>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lastRenderedPageBreak/>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drawing>
          <wp:inline distT="0" distB="0" distL="0" distR="0" wp14:anchorId="6F7D6AD5" wp14:editId="2116A776">
            <wp:extent cx="4006914" cy="2508069"/>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76504" cy="2551628"/>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50" w:name="OLE_LINK17"/>
      <w:bookmarkStart w:id="51"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50"/>
    <w:bookmarkEnd w:id="51"/>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fasada 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koja kao parametar prima asinkronu funkciju koju želimo izvršiti.</w:t>
      </w:r>
    </w:p>
    <w:p w14:paraId="55C74AE3" w14:textId="72F4E176" w:rsidR="00104F47" w:rsidRDefault="00B50B2A" w:rsidP="00B50B2A">
      <w:pPr>
        <w:ind w:firstLine="357"/>
        <w:jc w:val="center"/>
      </w:pPr>
      <w:r>
        <w:rPr>
          <w:noProof/>
        </w:rPr>
        <w:lastRenderedPageBreak/>
        <w:drawing>
          <wp:inline distT="0" distB="0" distL="0" distR="0" wp14:anchorId="3FE621EB" wp14:editId="7784F0C0">
            <wp:extent cx="4512039" cy="323088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16113" cy="3377009"/>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52" w:name="OLE_LINK19"/>
      <w:bookmarkStart w:id="53" w:name="OLE_LINK20"/>
      <w:bookmarkStart w:id="54"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52"/>
    <w:bookmarkEnd w:id="53"/>
    <w:bookmarkEnd w:id="54"/>
    <w:p w14:paraId="6AC47898" w14:textId="0E536259" w:rsidR="00B50B2A" w:rsidRDefault="00B50B2A" w:rsidP="00B50B2A"/>
    <w:p w14:paraId="31458A4B" w14:textId="3ABBF17D" w:rsidR="00B50B2A" w:rsidRPr="00C30329" w:rsidRDefault="00B50B2A" w:rsidP="00B50B2A">
      <w:r>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3C6D46B">
            <wp:extent cx="4877344" cy="1498555"/>
            <wp:effectExtent l="0" t="0" r="0" b="63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933344" cy="1515761"/>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55" w:name="OLE_LINK24"/>
      <w:bookmarkStart w:id="56"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55"/>
    <w:bookmarkEnd w:id="56"/>
    <w:p w14:paraId="44A52113" w14:textId="77777777" w:rsidR="0003693D" w:rsidRDefault="0003693D" w:rsidP="0003693D">
      <w:pPr>
        <w:jc w:val="center"/>
        <w:rPr>
          <w:color w:val="000000"/>
          <w:sz w:val="20"/>
          <w:szCs w:val="20"/>
        </w:rPr>
      </w:pPr>
    </w:p>
    <w:p w14:paraId="64A56CC8" w14:textId="17B9C2DA" w:rsidR="00F34ADA" w:rsidRDefault="00F34ADA" w:rsidP="00AB2B59">
      <w:pPr>
        <w:jc w:val="center"/>
        <w:rPr>
          <w:color w:val="000000"/>
          <w:szCs w:val="24"/>
        </w:rPr>
      </w:pPr>
    </w:p>
    <w:p w14:paraId="10B4AE2C" w14:textId="77777777" w:rsidR="00AB2B59" w:rsidRDefault="00AB2B59" w:rsidP="008C73DB">
      <w:pPr>
        <w:rPr>
          <w:color w:val="000000"/>
          <w:szCs w:val="24"/>
        </w:rPr>
      </w:pPr>
    </w:p>
    <w:p w14:paraId="66CEF3AD" w14:textId="77777777" w:rsidR="00AB2B59" w:rsidRDefault="00AB2B59" w:rsidP="008C73DB">
      <w:pPr>
        <w:rPr>
          <w:color w:val="000000"/>
          <w:szCs w:val="24"/>
        </w:rPr>
      </w:pPr>
    </w:p>
    <w:p w14:paraId="4905A161" w14:textId="78EE1A14" w:rsidR="00E43FAC" w:rsidRDefault="00E43FAC" w:rsidP="003E6F04">
      <w:pPr>
        <w:pStyle w:val="Heading3"/>
        <w:numPr>
          <w:ilvl w:val="0"/>
          <w:numId w:val="0"/>
        </w:numPr>
        <w:ind w:left="1225" w:hanging="505"/>
        <w:rPr>
          <w:color w:val="000000"/>
          <w:sz w:val="20"/>
          <w:szCs w:val="20"/>
        </w:rPr>
      </w:pPr>
    </w:p>
    <w:p w14:paraId="6195AC59" w14:textId="77777777" w:rsidR="00E43FAC" w:rsidRPr="00E36BC8" w:rsidRDefault="00E43FAC" w:rsidP="00E43FAC">
      <w:pPr>
        <w:jc w:val="center"/>
        <w:rPr>
          <w:color w:val="000000"/>
          <w:szCs w:val="24"/>
        </w:rPr>
      </w:pPr>
    </w:p>
    <w:p w14:paraId="3974F2F4" w14:textId="6D5B309D" w:rsidR="006E4716" w:rsidRPr="00C30329" w:rsidRDefault="006E4716" w:rsidP="006E4716">
      <w:pPr>
        <w:pStyle w:val="Heading2"/>
      </w:pPr>
      <w:bookmarkStart w:id="57" w:name="_Toc111460092"/>
      <w:r w:rsidRPr="00C30329">
        <w:t xml:space="preserve">Implementacija u </w:t>
      </w:r>
      <w:proofErr w:type="spellStart"/>
      <w:r w:rsidRPr="00C30329">
        <w:t>SwiftUI</w:t>
      </w:r>
      <w:bookmarkEnd w:id="57"/>
      <w:proofErr w:type="spellEnd"/>
    </w:p>
    <w:p w14:paraId="4AB7391B" w14:textId="1F0D11CC" w:rsidR="0084226B" w:rsidRPr="00C30329" w:rsidRDefault="0084226B" w:rsidP="006E4716">
      <w:pPr>
        <w:pStyle w:val="Heading2"/>
        <w:numPr>
          <w:ilvl w:val="0"/>
          <w:numId w:val="0"/>
        </w:numPr>
      </w:pPr>
    </w:p>
    <w:p w14:paraId="53706EFD" w14:textId="549C7274" w:rsidR="007A6A96" w:rsidRDefault="00D42633" w:rsidP="00D42633">
      <w:pPr>
        <w:pStyle w:val="Heading3"/>
      </w:pPr>
      <w:bookmarkStart w:id="58" w:name="_Toc111460093"/>
      <w:r>
        <w:t>Arhitektura</w:t>
      </w:r>
      <w:r w:rsidR="003E6F04">
        <w:t xml:space="preserve"> </w:t>
      </w:r>
      <w:proofErr w:type="spellStart"/>
      <w:r w:rsidR="003E6F04">
        <w:t>SwiftUI</w:t>
      </w:r>
      <w:proofErr w:type="spellEnd"/>
      <w:r w:rsidR="003E6F04">
        <w:t xml:space="preserve"> aplikacije</w:t>
      </w:r>
      <w:bookmarkEnd w:id="58"/>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59" w:name="OLE_LINK34"/>
      <w:bookmarkStart w:id="60" w:name="OLE_LINK35"/>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59"/>
    <w:bookmarkEnd w:id="60"/>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w:t>
      </w:r>
      <w:proofErr w:type="spellStart"/>
      <w:r w:rsidR="00441EE3">
        <w:t>domain</w:t>
      </w:r>
      <w:proofErr w:type="spellEnd"/>
      <w:r w:rsidR="00441EE3">
        <w:t xml:space="preserve">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61" w:name="OLE_LINK36"/>
      <w:bookmarkStart w:id="62"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 xml:space="preserve">Data sloj </w:t>
      </w:r>
      <w:proofErr w:type="spellStart"/>
      <w:r>
        <w:rPr>
          <w:color w:val="000000"/>
          <w:sz w:val="20"/>
          <w:szCs w:val="20"/>
        </w:rPr>
        <w:t>iOS</w:t>
      </w:r>
      <w:proofErr w:type="spellEnd"/>
      <w:r>
        <w:rPr>
          <w:color w:val="000000"/>
          <w:sz w:val="20"/>
          <w:szCs w:val="20"/>
        </w:rPr>
        <w:t xml:space="preserve"> aplikacije</w:t>
      </w:r>
    </w:p>
    <w:bookmarkEnd w:id="61"/>
    <w:bookmarkEnd w:id="62"/>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63" w:name="OLE_LINK38"/>
      <w:bookmarkStart w:id="64" w:name="OLE_LINK39"/>
      <w:r w:rsidRPr="00C30329">
        <w:rPr>
          <w:color w:val="000000"/>
          <w:sz w:val="20"/>
          <w:szCs w:val="20"/>
        </w:rPr>
        <w:t>Sl. 4.</w:t>
      </w:r>
      <w:r>
        <w:rPr>
          <w:color w:val="000000"/>
          <w:sz w:val="20"/>
          <w:szCs w:val="20"/>
        </w:rPr>
        <w:t>1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63"/>
    <w:bookmarkEnd w:id="64"/>
    <w:p w14:paraId="390631DD" w14:textId="18243EBB" w:rsidR="00E61311" w:rsidRPr="004E7417" w:rsidRDefault="00E61311" w:rsidP="007A6A96">
      <w:pPr>
        <w:rPr>
          <w:szCs w:val="24"/>
        </w:rPr>
      </w:pPr>
      <w:r w:rsidRPr="004E7417">
        <w:rPr>
          <w:color w:val="000000"/>
          <w:szCs w:val="24"/>
        </w:rPr>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10DFB9FD" w:rsidR="00E61311" w:rsidRDefault="00E61311" w:rsidP="00E61311">
      <w:pPr>
        <w:jc w:val="center"/>
        <w:rPr>
          <w:color w:val="000000"/>
          <w:sz w:val="20"/>
          <w:szCs w:val="20"/>
        </w:rPr>
      </w:pPr>
      <w:bookmarkStart w:id="65" w:name="OLE_LINK40"/>
      <w:bookmarkStart w:id="66"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 xml:space="preserve">UI sloj </w:t>
      </w:r>
      <w:proofErr w:type="spellStart"/>
      <w:r>
        <w:rPr>
          <w:color w:val="000000"/>
          <w:sz w:val="20"/>
          <w:szCs w:val="20"/>
        </w:rPr>
        <w:t>iOS</w:t>
      </w:r>
      <w:proofErr w:type="spellEnd"/>
      <w:r>
        <w:rPr>
          <w:color w:val="000000"/>
          <w:sz w:val="20"/>
          <w:szCs w:val="20"/>
        </w:rPr>
        <w:t xml:space="preserve"> aplikacije</w:t>
      </w:r>
    </w:p>
    <w:p w14:paraId="71EEDD53" w14:textId="77777777" w:rsidR="003E6F04" w:rsidRDefault="003E6F04" w:rsidP="00E61311">
      <w:pPr>
        <w:jc w:val="center"/>
        <w:rPr>
          <w:color w:val="000000"/>
          <w:sz w:val="20"/>
          <w:szCs w:val="20"/>
        </w:rPr>
      </w:pPr>
    </w:p>
    <w:p w14:paraId="2F7B2675" w14:textId="0D062AC8" w:rsidR="00E61311" w:rsidRDefault="00E61311" w:rsidP="00E61311">
      <w:pPr>
        <w:pStyle w:val="Heading3"/>
      </w:pPr>
      <w:bookmarkStart w:id="67" w:name="_Toc111460094"/>
      <w:bookmarkEnd w:id="65"/>
      <w:bookmarkEnd w:id="66"/>
      <w:r>
        <w:t>Upravljanje stanjima unutar</w:t>
      </w:r>
      <w:r w:rsidR="003E6F04">
        <w:t xml:space="preserve"> </w:t>
      </w:r>
      <w:proofErr w:type="spellStart"/>
      <w:r w:rsidR="003E6F04">
        <w:t>SwiftUI</w:t>
      </w:r>
      <w:proofErr w:type="spellEnd"/>
      <w:r>
        <w:t xml:space="preserve"> aplikacije</w:t>
      </w:r>
      <w:bookmarkEnd w:id="67"/>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lastRenderedPageBreak/>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68" w:name="OLE_LINK45"/>
      <w:bookmarkStart w:id="69" w:name="OLE_LINK46"/>
      <w:r w:rsidRPr="00C30329">
        <w:rPr>
          <w:color w:val="000000"/>
          <w:sz w:val="20"/>
          <w:szCs w:val="20"/>
        </w:rPr>
        <w:t>Sl. 4.</w:t>
      </w:r>
      <w:r>
        <w:rPr>
          <w:color w:val="000000"/>
          <w:sz w:val="20"/>
          <w:szCs w:val="20"/>
        </w:rPr>
        <w:t xml:space="preserve">14. Upravljanje stanjima unutar </w:t>
      </w:r>
      <w:proofErr w:type="spellStart"/>
      <w:r>
        <w:rPr>
          <w:color w:val="000000"/>
          <w:sz w:val="20"/>
          <w:szCs w:val="20"/>
        </w:rPr>
        <w:t>iOS</w:t>
      </w:r>
      <w:proofErr w:type="spellEnd"/>
      <w:r>
        <w:rPr>
          <w:color w:val="000000"/>
          <w:sz w:val="20"/>
          <w:szCs w:val="20"/>
        </w:rPr>
        <w:t xml:space="preserve"> aplikacije</w:t>
      </w:r>
    </w:p>
    <w:bookmarkEnd w:id="68"/>
    <w:bookmarkEnd w:id="69"/>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311281C4" w:rsidR="008F792E" w:rsidRDefault="00476827" w:rsidP="008F792E">
      <w:pPr>
        <w:pStyle w:val="Heading3"/>
        <w:numPr>
          <w:ilvl w:val="2"/>
          <w:numId w:val="42"/>
        </w:numPr>
      </w:pPr>
      <w:r>
        <w:t xml:space="preserve">Beskonačna lista slika u </w:t>
      </w:r>
      <w:proofErr w:type="spellStart"/>
      <w:r>
        <w:t>SwiftUI</w:t>
      </w:r>
      <w:proofErr w:type="spellEnd"/>
    </w:p>
    <w:p w14:paraId="11BA0C3E" w14:textId="79D3FE25"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proofErr w:type="spellStart"/>
      <w:r>
        <w:t>unuar</w:t>
      </w:r>
      <w:proofErr w:type="spellEnd"/>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w:t>
      </w:r>
      <w:r w:rsidR="00F4724D">
        <w:lastRenderedPageBreak/>
        <w:t xml:space="preserve">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70" w:name="OLE_LINK47"/>
      <w:bookmarkStart w:id="71" w:name="OLE_LINK48"/>
      <w:r w:rsidR="00F4724D">
        <w:t xml:space="preserve">predstavlja </w:t>
      </w:r>
      <w:bookmarkEnd w:id="70"/>
      <w:bookmarkEnd w:id="71"/>
      <w:r w:rsidR="00F4724D">
        <w:t>funkciju koju ovaj prikaz poziva kada zatraži nove elemente u listi.</w:t>
      </w:r>
    </w:p>
    <w:p w14:paraId="1285C108" w14:textId="74748122" w:rsidR="00F4724D" w:rsidRDefault="00F4724D" w:rsidP="008F792E">
      <w:r>
        <w:rPr>
          <w:noProof/>
        </w:rPr>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72" w:name="OLE_LINK49"/>
      <w:bookmarkStart w:id="73" w:name="OLE_LINK50"/>
      <w:r w:rsidRPr="00C30329">
        <w:rPr>
          <w:color w:val="000000"/>
          <w:sz w:val="20"/>
          <w:szCs w:val="20"/>
        </w:rPr>
        <w:t>Sl. 4.</w:t>
      </w:r>
      <w:r>
        <w:rPr>
          <w:color w:val="000000"/>
          <w:sz w:val="20"/>
          <w:szCs w:val="20"/>
        </w:rPr>
        <w:t>15. Atributi prikaza beskonačne liste</w:t>
      </w:r>
    </w:p>
    <w:bookmarkEnd w:id="72"/>
    <w:bookmarkEnd w:id="73"/>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lastRenderedPageBreak/>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74" w:name="OLE_LINK51"/>
      <w:bookmarkStart w:id="75" w:name="OLE_LINK52"/>
      <w:r w:rsidRPr="00C30329">
        <w:rPr>
          <w:color w:val="000000"/>
          <w:sz w:val="20"/>
          <w:szCs w:val="20"/>
        </w:rPr>
        <w:t>Sl. 4.</w:t>
      </w:r>
      <w:r>
        <w:rPr>
          <w:color w:val="000000"/>
          <w:sz w:val="20"/>
          <w:szCs w:val="20"/>
        </w:rPr>
        <w:t xml:space="preserve">16. Implementiranje prikaza beskonačne liste </w:t>
      </w:r>
      <w:proofErr w:type="spellStart"/>
      <w:r>
        <w:rPr>
          <w:color w:val="000000"/>
          <w:sz w:val="20"/>
          <w:szCs w:val="20"/>
        </w:rPr>
        <w:t>iOS</w:t>
      </w:r>
      <w:proofErr w:type="spellEnd"/>
      <w:r>
        <w:rPr>
          <w:color w:val="000000"/>
          <w:sz w:val="20"/>
          <w:szCs w:val="20"/>
        </w:rPr>
        <w:t xml:space="preserve"> aplikacije</w:t>
      </w:r>
    </w:p>
    <w:bookmarkEnd w:id="74"/>
    <w:bookmarkEnd w:id="75"/>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76" w:name="OLE_LINK53"/>
      <w:bookmarkStart w:id="77" w:name="OLE_LINK54"/>
      <w:r w:rsidRPr="00C30329">
        <w:rPr>
          <w:color w:val="000000"/>
          <w:sz w:val="20"/>
          <w:szCs w:val="20"/>
        </w:rPr>
        <w:t>Sl. 4.</w:t>
      </w:r>
      <w:r>
        <w:rPr>
          <w:color w:val="000000"/>
          <w:sz w:val="20"/>
          <w:szCs w:val="20"/>
        </w:rPr>
        <w:t>17. Implementiranje prikaza beskonačne liste</w:t>
      </w:r>
    </w:p>
    <w:bookmarkEnd w:id="76"/>
    <w:bookmarkEnd w:id="77"/>
    <w:p w14:paraId="6B8F0605" w14:textId="77777777" w:rsidR="003839FA" w:rsidRDefault="003839FA" w:rsidP="003839FA">
      <w:pPr>
        <w:jc w:val="center"/>
      </w:pPr>
    </w:p>
    <w:p w14:paraId="60C40E2A" w14:textId="00D0466F" w:rsidR="003839FA" w:rsidRDefault="002027EF" w:rsidP="009C3DF2">
      <w:r>
        <w:lastRenderedPageBreak/>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78" w:name="OLE_LINK57"/>
      <w:bookmarkStart w:id="79" w:name="OLE_LINK58"/>
      <w:r w:rsidRPr="00C30329">
        <w:rPr>
          <w:color w:val="000000"/>
          <w:sz w:val="20"/>
          <w:szCs w:val="20"/>
        </w:rPr>
        <w:t>Sl. 4.</w:t>
      </w:r>
      <w:r>
        <w:rPr>
          <w:color w:val="000000"/>
          <w:sz w:val="20"/>
          <w:szCs w:val="20"/>
        </w:rPr>
        <w:t xml:space="preserve">18. Implementacija </w:t>
      </w:r>
      <w:proofErr w:type="spellStart"/>
      <w:r>
        <w:rPr>
          <w:color w:val="000000"/>
          <w:sz w:val="20"/>
          <w:szCs w:val="20"/>
        </w:rPr>
        <w:t>View</w:t>
      </w:r>
      <w:proofErr w:type="spellEnd"/>
      <w:r>
        <w:rPr>
          <w:color w:val="000000"/>
          <w:sz w:val="20"/>
          <w:szCs w:val="20"/>
        </w:rPr>
        <w:t xml:space="preserve"> Model-a beskonačne liste</w:t>
      </w:r>
    </w:p>
    <w:p w14:paraId="7047C1F7" w14:textId="77777777" w:rsidR="004E7417" w:rsidRDefault="004E7417" w:rsidP="009C3DF2">
      <w:pPr>
        <w:jc w:val="center"/>
        <w:rPr>
          <w:color w:val="000000"/>
          <w:sz w:val="20"/>
          <w:szCs w:val="20"/>
        </w:rPr>
      </w:pPr>
    </w:p>
    <w:p w14:paraId="25557391" w14:textId="7E101F6F" w:rsidR="009C3DF2" w:rsidRDefault="009C3DF2" w:rsidP="009C3DF2">
      <w:pPr>
        <w:pStyle w:val="Heading3"/>
        <w:numPr>
          <w:ilvl w:val="2"/>
          <w:numId w:val="43"/>
        </w:numPr>
      </w:pPr>
      <w:bookmarkStart w:id="80" w:name="_Toc111460096"/>
      <w:bookmarkEnd w:id="78"/>
      <w:bookmarkEnd w:id="79"/>
      <w:r>
        <w:t xml:space="preserve">Računanje </w:t>
      </w:r>
      <w:proofErr w:type="spellStart"/>
      <w:r>
        <w:t>Fibonacci</w:t>
      </w:r>
      <w:proofErr w:type="spellEnd"/>
      <w:r>
        <w:t xml:space="preserve"> broja</w:t>
      </w:r>
      <w:bookmarkEnd w:id="80"/>
    </w:p>
    <w:p w14:paraId="4B92E048" w14:textId="2FDCF962" w:rsidR="009C3DF2" w:rsidRPr="009C3DF2" w:rsidRDefault="009C3DF2" w:rsidP="009C3DF2">
      <w:r>
        <w:t xml:space="preserve">Računanje </w:t>
      </w:r>
      <w:proofErr w:type="spellStart"/>
      <w:r>
        <w:t>Fibonacci</w:t>
      </w:r>
      <w:proofErr w:type="spellEnd"/>
      <w:r>
        <w:t xml:space="preserve"> broja se odvija na stranici detalja slike, kao i u </w:t>
      </w:r>
      <w:proofErr w:type="spellStart"/>
      <w:r>
        <w:t>Flutter</w:t>
      </w:r>
      <w:proofErr w:type="spellEnd"/>
      <w:r>
        <w:t xml:space="preserve"> aplikaciji. Prikaz sadrži gumb, koji poziva </w:t>
      </w:r>
      <w:proofErr w:type="spellStart"/>
      <w:r>
        <w:t>methodu</w:t>
      </w:r>
      <w:proofErr w:type="spellEnd"/>
      <w:r>
        <w:t xml:space="preserve"> na </w:t>
      </w:r>
      <w:proofErr w:type="spellStart"/>
      <w:r>
        <w:t>View</w:t>
      </w:r>
      <w:proofErr w:type="spellEnd"/>
      <w:r>
        <w:t xml:space="preserve"> Modelu za računanje broja te tekst koji prikazuje rezultat računanja.</w:t>
      </w:r>
    </w:p>
    <w:p w14:paraId="30D037F4" w14:textId="6E36E0EE" w:rsidR="002027EF" w:rsidRDefault="009C3DF2" w:rsidP="009C3DF2">
      <w:pPr>
        <w:jc w:val="center"/>
      </w:pPr>
      <w:r>
        <w:rPr>
          <w:noProof/>
        </w:rPr>
        <w:drawing>
          <wp:inline distT="0" distB="0" distL="0" distR="0" wp14:anchorId="3566A2DE" wp14:editId="1FA71ACB">
            <wp:extent cx="4671890" cy="3753394"/>
            <wp:effectExtent l="0" t="0" r="1905" b="635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06929" cy="3781544"/>
                    </a:xfrm>
                    <a:prstGeom prst="rect">
                      <a:avLst/>
                    </a:prstGeom>
                  </pic:spPr>
                </pic:pic>
              </a:graphicData>
            </a:graphic>
          </wp:inline>
        </w:drawing>
      </w:r>
    </w:p>
    <w:p w14:paraId="5A221BF2" w14:textId="7D036246" w:rsidR="009C3DF2" w:rsidRDefault="009C3DF2" w:rsidP="009C3DF2">
      <w:pPr>
        <w:jc w:val="center"/>
        <w:rPr>
          <w:color w:val="000000"/>
          <w:sz w:val="20"/>
          <w:szCs w:val="20"/>
        </w:rPr>
      </w:pPr>
      <w:bookmarkStart w:id="81" w:name="OLE_LINK59"/>
      <w:bookmarkStart w:id="82" w:name="OLE_LINK60"/>
      <w:r w:rsidRPr="00C30329">
        <w:rPr>
          <w:color w:val="000000"/>
          <w:sz w:val="20"/>
          <w:szCs w:val="20"/>
        </w:rPr>
        <w:t>Sl. 4.</w:t>
      </w:r>
      <w:r>
        <w:rPr>
          <w:color w:val="000000"/>
          <w:sz w:val="20"/>
          <w:szCs w:val="20"/>
        </w:rPr>
        <w:t xml:space="preserve">19. Implementacija prikaza detalja i </w:t>
      </w:r>
      <w:r w:rsidR="004E7417">
        <w:rPr>
          <w:color w:val="000000"/>
          <w:sz w:val="20"/>
          <w:szCs w:val="20"/>
        </w:rPr>
        <w:t>rezultata izračuna</w:t>
      </w:r>
    </w:p>
    <w:bookmarkEnd w:id="81"/>
    <w:bookmarkEnd w:id="82"/>
    <w:p w14:paraId="4A5FFB9A" w14:textId="144075D9" w:rsidR="009C3DF2" w:rsidRDefault="009C3DF2" w:rsidP="009C3DF2">
      <w:proofErr w:type="spellStart"/>
      <w:r>
        <w:t>View</w:t>
      </w:r>
      <w:proofErr w:type="spellEnd"/>
      <w:r>
        <w:t xml:space="preserve"> Model zatim poziva</w:t>
      </w:r>
      <w:r w:rsidR="004E7417">
        <w:t xml:space="preserve"> '</w:t>
      </w:r>
      <w:proofErr w:type="spellStart"/>
      <w:r w:rsidRPr="009C3DF2">
        <w:rPr>
          <w:lang w:val="en-GB"/>
        </w:rPr>
        <w:t>calculcateFibonacciFor</w:t>
      </w:r>
      <w:proofErr w:type="spellEnd"/>
      <w:r w:rsidRPr="009C3DF2">
        <w:rPr>
          <w:lang w:val="en-GB"/>
        </w:rPr>
        <w:t>(number</w:t>
      </w:r>
      <w:r>
        <w:rPr>
          <w:lang w:val="en-GB"/>
        </w:rPr>
        <w:t xml:space="preserve">:)’ </w:t>
      </w:r>
      <w:r>
        <w:t>metodu nad '</w:t>
      </w:r>
      <w:proofErr w:type="spellStart"/>
      <w:r>
        <w:t>ExpensiveFibonacciCounter</w:t>
      </w:r>
      <w:proofErr w:type="spellEnd"/>
      <w:r>
        <w:t xml:space="preserve">' klasom, koja je sadrži implementaciju algoritma za </w:t>
      </w:r>
      <w:proofErr w:type="spellStart"/>
      <w:r>
        <w:t>izačun</w:t>
      </w:r>
      <w:proofErr w:type="spellEnd"/>
      <w:r>
        <w:t xml:space="preserve"> broja. Također, mjeri se vrijeme koje je potrebno za izvršavanje izračuna broja.</w:t>
      </w:r>
    </w:p>
    <w:p w14:paraId="1E0B126F" w14:textId="3E20436B" w:rsidR="009C3DF2" w:rsidRDefault="009C3DF2" w:rsidP="009C3DF2">
      <w:pPr>
        <w:jc w:val="center"/>
      </w:pPr>
      <w:r>
        <w:rPr>
          <w:noProof/>
        </w:rPr>
        <w:drawing>
          <wp:inline distT="0" distB="0" distL="0" distR="0" wp14:anchorId="6FF1ED0E" wp14:editId="0F0F4088">
            <wp:extent cx="4920401" cy="2133541"/>
            <wp:effectExtent l="0" t="0" r="0" b="63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94801" cy="2165802"/>
                    </a:xfrm>
                    <a:prstGeom prst="rect">
                      <a:avLst/>
                    </a:prstGeom>
                  </pic:spPr>
                </pic:pic>
              </a:graphicData>
            </a:graphic>
          </wp:inline>
        </w:drawing>
      </w:r>
    </w:p>
    <w:p w14:paraId="550640E4" w14:textId="2FB989AA" w:rsidR="009C3DF2" w:rsidRDefault="009C3DF2" w:rsidP="009C3DF2">
      <w:pPr>
        <w:jc w:val="center"/>
        <w:rPr>
          <w:color w:val="000000"/>
          <w:sz w:val="20"/>
          <w:szCs w:val="20"/>
        </w:rPr>
      </w:pPr>
      <w:bookmarkStart w:id="83" w:name="OLE_LINK61"/>
      <w:bookmarkStart w:id="84" w:name="OLE_LINK62"/>
      <w:r w:rsidRPr="00C30329">
        <w:rPr>
          <w:color w:val="000000"/>
          <w:sz w:val="20"/>
          <w:szCs w:val="20"/>
        </w:rPr>
        <w:lastRenderedPageBreak/>
        <w:t>Sl. 4.</w:t>
      </w:r>
      <w:r>
        <w:rPr>
          <w:color w:val="000000"/>
          <w:sz w:val="20"/>
          <w:szCs w:val="20"/>
        </w:rPr>
        <w:t xml:space="preserve">20. Implementacija </w:t>
      </w:r>
      <w:proofErr w:type="spellStart"/>
      <w:r>
        <w:rPr>
          <w:color w:val="000000"/>
          <w:sz w:val="20"/>
          <w:szCs w:val="20"/>
        </w:rPr>
        <w:t>View</w:t>
      </w:r>
      <w:proofErr w:type="spellEnd"/>
      <w:r>
        <w:rPr>
          <w:color w:val="000000"/>
          <w:sz w:val="20"/>
          <w:szCs w:val="20"/>
        </w:rPr>
        <w:t xml:space="preserve"> Model-a </w:t>
      </w:r>
      <w:r w:rsidR="004E7417">
        <w:rPr>
          <w:color w:val="000000"/>
          <w:sz w:val="20"/>
          <w:szCs w:val="20"/>
        </w:rPr>
        <w:t>detalja slike</w:t>
      </w:r>
    </w:p>
    <w:bookmarkEnd w:id="83"/>
    <w:bookmarkEnd w:id="84"/>
    <w:p w14:paraId="76C7409A" w14:textId="77728171" w:rsidR="009C3DF2" w:rsidRDefault="004E7417" w:rsidP="004E7417">
      <w:r>
        <w:t xml:space="preserve">Algoritam za izračun </w:t>
      </w:r>
      <w:proofErr w:type="spellStart"/>
      <w:r>
        <w:t>Fibonacci</w:t>
      </w:r>
      <w:proofErr w:type="spellEnd"/>
      <w:r>
        <w:t xml:space="preserve"> broja je namjerno, kao i u </w:t>
      </w:r>
      <w:proofErr w:type="spellStart"/>
      <w:r>
        <w:t>Flutter</w:t>
      </w:r>
      <w:proofErr w:type="spellEnd"/>
      <w:r>
        <w:t xml:space="preserve"> aplikaciji, napravljen neefikasno te se koristio isti algoritam.</w:t>
      </w:r>
    </w:p>
    <w:p w14:paraId="00DE50F1" w14:textId="401B5CD4" w:rsidR="009C3DF2" w:rsidRDefault="004E7417" w:rsidP="004E7417">
      <w:pPr>
        <w:jc w:val="center"/>
      </w:pPr>
      <w:r>
        <w:rPr>
          <w:noProof/>
        </w:rPr>
        <w:drawing>
          <wp:inline distT="0" distB="0" distL="0" distR="0" wp14:anchorId="6F7AAA49" wp14:editId="75EFAEF1">
            <wp:extent cx="3085012" cy="2056675"/>
            <wp:effectExtent l="0" t="0" r="1270" b="1270"/>
            <wp:docPr id="41" name="Picture 4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medium confidenc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26794" cy="2084529"/>
                    </a:xfrm>
                    <a:prstGeom prst="rect">
                      <a:avLst/>
                    </a:prstGeom>
                  </pic:spPr>
                </pic:pic>
              </a:graphicData>
            </a:graphic>
          </wp:inline>
        </w:drawing>
      </w:r>
    </w:p>
    <w:p w14:paraId="124C46E5" w14:textId="7719A5A3" w:rsidR="004E7417" w:rsidRDefault="004E7417" w:rsidP="004E7417">
      <w:pPr>
        <w:jc w:val="center"/>
        <w:rPr>
          <w:color w:val="000000"/>
          <w:sz w:val="20"/>
          <w:szCs w:val="20"/>
        </w:rPr>
      </w:pPr>
      <w:r w:rsidRPr="00C30329">
        <w:rPr>
          <w:color w:val="000000"/>
          <w:sz w:val="20"/>
          <w:szCs w:val="20"/>
        </w:rPr>
        <w:t>Sl. 4.</w:t>
      </w:r>
      <w:r>
        <w:rPr>
          <w:color w:val="000000"/>
          <w:sz w:val="20"/>
          <w:szCs w:val="20"/>
        </w:rPr>
        <w:t xml:space="preserve">20. Algoritam izračuna </w:t>
      </w:r>
      <w:proofErr w:type="spellStart"/>
      <w:r>
        <w:rPr>
          <w:color w:val="000000"/>
          <w:sz w:val="20"/>
          <w:szCs w:val="20"/>
        </w:rPr>
        <w:t>Fibonacci</w:t>
      </w:r>
      <w:proofErr w:type="spellEnd"/>
      <w:r>
        <w:rPr>
          <w:color w:val="000000"/>
          <w:sz w:val="20"/>
          <w:szCs w:val="20"/>
        </w:rPr>
        <w:t xml:space="preserve"> broja</w:t>
      </w:r>
    </w:p>
    <w:p w14:paraId="74C503E2" w14:textId="0AC5FEA7" w:rsidR="004E7417" w:rsidRDefault="004E7417" w:rsidP="004E7417">
      <w:pPr>
        <w:jc w:val="center"/>
      </w:pPr>
    </w:p>
    <w:p w14:paraId="68C6FEB8" w14:textId="76023078" w:rsidR="004E7417" w:rsidRDefault="004E7417" w:rsidP="004E7417">
      <w:pPr>
        <w:jc w:val="center"/>
      </w:pPr>
    </w:p>
    <w:p w14:paraId="4D0A53E5" w14:textId="48A4C5E7" w:rsidR="004E7417" w:rsidRDefault="004E7417" w:rsidP="004E7417">
      <w:pPr>
        <w:jc w:val="center"/>
      </w:pPr>
    </w:p>
    <w:p w14:paraId="74490588" w14:textId="6C895E8A" w:rsidR="004E7417" w:rsidRDefault="004E7417" w:rsidP="004E7417">
      <w:pPr>
        <w:jc w:val="center"/>
      </w:pPr>
    </w:p>
    <w:p w14:paraId="6CFCC01A" w14:textId="7BAF444A" w:rsidR="004E7417" w:rsidRDefault="004E7417" w:rsidP="004E7417">
      <w:pPr>
        <w:jc w:val="center"/>
      </w:pPr>
    </w:p>
    <w:p w14:paraId="0DDBD760" w14:textId="486D2E2D" w:rsidR="004E7417" w:rsidRDefault="004E7417" w:rsidP="004E7417">
      <w:pPr>
        <w:jc w:val="center"/>
      </w:pPr>
    </w:p>
    <w:p w14:paraId="1F913E61" w14:textId="72C327C0" w:rsidR="004E7417" w:rsidRDefault="004E7417" w:rsidP="004E7417">
      <w:pPr>
        <w:jc w:val="center"/>
      </w:pPr>
    </w:p>
    <w:p w14:paraId="43D8F107" w14:textId="3210E0B8" w:rsidR="004E7417" w:rsidRDefault="004E7417" w:rsidP="004E7417">
      <w:pPr>
        <w:jc w:val="center"/>
      </w:pPr>
    </w:p>
    <w:p w14:paraId="4C89C903" w14:textId="43689915" w:rsidR="004E7417" w:rsidRDefault="004E7417" w:rsidP="004E7417">
      <w:pPr>
        <w:jc w:val="center"/>
      </w:pPr>
    </w:p>
    <w:p w14:paraId="1EC5997E" w14:textId="27E7DF88" w:rsidR="004E7417" w:rsidRDefault="004E7417" w:rsidP="004E7417">
      <w:pPr>
        <w:jc w:val="center"/>
      </w:pPr>
    </w:p>
    <w:p w14:paraId="05772A65" w14:textId="7210A518" w:rsidR="004E7417" w:rsidRDefault="004E7417" w:rsidP="004E7417">
      <w:pPr>
        <w:jc w:val="center"/>
      </w:pPr>
    </w:p>
    <w:p w14:paraId="039A885A" w14:textId="78C08CBB" w:rsidR="004E7417" w:rsidRDefault="004E7417" w:rsidP="004E7417">
      <w:pPr>
        <w:jc w:val="center"/>
      </w:pPr>
    </w:p>
    <w:p w14:paraId="0DE3D208" w14:textId="660DA2D6" w:rsidR="004E7417" w:rsidRDefault="004E7417" w:rsidP="004E7417">
      <w:pPr>
        <w:jc w:val="center"/>
      </w:pPr>
    </w:p>
    <w:p w14:paraId="342CE1AE" w14:textId="77777777" w:rsidR="004E7417" w:rsidRPr="001F21AC" w:rsidRDefault="004E7417" w:rsidP="004E7417">
      <w:pPr>
        <w:jc w:val="center"/>
        <w:rPr>
          <w:b/>
          <w:bCs/>
        </w:rPr>
      </w:pPr>
    </w:p>
    <w:p w14:paraId="518F19B1" w14:textId="5D0A38EF" w:rsidR="0084226B" w:rsidRPr="00C30329" w:rsidRDefault="007A6A96" w:rsidP="0084226B">
      <w:pPr>
        <w:pStyle w:val="Heading1"/>
      </w:pPr>
      <w:bookmarkStart w:id="85" w:name="_Toc111460097"/>
      <w:r w:rsidRPr="00C30329">
        <w:lastRenderedPageBreak/>
        <w:t xml:space="preserve">TESTIRANJE I </w:t>
      </w:r>
      <w:r w:rsidR="006E4716" w:rsidRPr="00C30329">
        <w:t>ANALIZA</w:t>
      </w:r>
      <w:r w:rsidRPr="00C30329">
        <w:t xml:space="preserve"> PROGRAMSKOG</w:t>
      </w:r>
      <w:r w:rsidR="0084226B" w:rsidRPr="00C30329">
        <w:t xml:space="preserve"> RIJEŠENJA</w:t>
      </w:r>
      <w:bookmarkEnd w:id="85"/>
    </w:p>
    <w:p w14:paraId="3661393F" w14:textId="797AB6E9" w:rsidR="006E4716" w:rsidRPr="00C30329" w:rsidRDefault="007A6A96" w:rsidP="006E4716">
      <w:pPr>
        <w:pStyle w:val="Heading2"/>
      </w:pPr>
      <w:bookmarkStart w:id="86" w:name="_Toc111460098"/>
      <w:r w:rsidRPr="00C30329">
        <w:t>Testiranje aplikacije</w:t>
      </w:r>
      <w:bookmarkEnd w:id="86"/>
    </w:p>
    <w:p w14:paraId="73C8132F" w14:textId="79AC4BD3" w:rsidR="007A6A96" w:rsidRPr="00C30329" w:rsidRDefault="007A6A96" w:rsidP="007A6A96">
      <w:pPr>
        <w:pStyle w:val="Heading3"/>
      </w:pPr>
      <w:bookmarkStart w:id="87" w:name="_Toc111460099"/>
      <w:proofErr w:type="spellStart"/>
      <w:r w:rsidRPr="00C30329">
        <w:t>Nativna</w:t>
      </w:r>
      <w:proofErr w:type="spellEnd"/>
      <w:r w:rsidRPr="00C30329">
        <w:t xml:space="preserve"> aplikacija</w:t>
      </w:r>
      <w:bookmarkEnd w:id="87"/>
    </w:p>
    <w:p w14:paraId="61E5D264" w14:textId="77777777" w:rsidR="007A6A96" w:rsidRPr="00C30329" w:rsidRDefault="007A6A96" w:rsidP="007A6A96"/>
    <w:p w14:paraId="3F923E2F" w14:textId="586F8DA2" w:rsidR="007A6A96" w:rsidRPr="00C30329" w:rsidRDefault="007A6A96" w:rsidP="007A6A96">
      <w:pPr>
        <w:pStyle w:val="Heading3"/>
      </w:pPr>
      <w:bookmarkStart w:id="88" w:name="_Toc111460100"/>
      <w:proofErr w:type="spellStart"/>
      <w:r w:rsidRPr="00C30329">
        <w:t>Višeplatformska</w:t>
      </w:r>
      <w:proofErr w:type="spellEnd"/>
      <w:r w:rsidRPr="00C30329">
        <w:t xml:space="preserve"> aplikacija</w:t>
      </w:r>
      <w:bookmarkEnd w:id="88"/>
    </w:p>
    <w:p w14:paraId="4A997471" w14:textId="77777777" w:rsidR="007A6A96" w:rsidRPr="00C30329" w:rsidRDefault="007A6A96" w:rsidP="007A6A96"/>
    <w:p w14:paraId="39A6F693" w14:textId="3F7FDDE1" w:rsidR="006E4716" w:rsidRPr="00C30329" w:rsidRDefault="006E4716" w:rsidP="006E4716">
      <w:pPr>
        <w:pStyle w:val="Heading2"/>
      </w:pPr>
      <w:bookmarkStart w:id="89" w:name="_Toc111460101"/>
      <w:r w:rsidRPr="00C30329">
        <w:t xml:space="preserve">Analiza </w:t>
      </w:r>
      <w:r w:rsidR="007A6A96" w:rsidRPr="00C30329">
        <w:t>rezultata</w:t>
      </w:r>
      <w:bookmarkEnd w:id="89"/>
    </w:p>
    <w:p w14:paraId="276FD542" w14:textId="77777777" w:rsidR="007A6A96" w:rsidRPr="00C30329" w:rsidRDefault="007A6A96" w:rsidP="007A6A96"/>
    <w:p w14:paraId="66EFF774" w14:textId="08551AA0" w:rsidR="007A6A96" w:rsidRPr="00C30329" w:rsidRDefault="007A6A96" w:rsidP="007A6A96">
      <w:pPr>
        <w:pStyle w:val="Heading2"/>
      </w:pPr>
      <w:bookmarkStart w:id="90" w:name="_Toc111460102"/>
      <w:r w:rsidRPr="00C30329">
        <w:t>Analiza implementacije i korisničkog iskustva</w:t>
      </w:r>
      <w:bookmarkEnd w:id="90"/>
    </w:p>
    <w:p w14:paraId="43EB10D7" w14:textId="2BF1E219" w:rsidR="007A6A96" w:rsidRPr="00C30329" w:rsidRDefault="007A6A96" w:rsidP="007A6A96"/>
    <w:p w14:paraId="797B9253" w14:textId="14A971AA" w:rsidR="007A6A96" w:rsidRPr="00C30329" w:rsidRDefault="007A6A96" w:rsidP="007A6A96"/>
    <w:p w14:paraId="437A55CF" w14:textId="473AB1E0" w:rsidR="007A6A96" w:rsidRPr="00C30329" w:rsidRDefault="007A6A96" w:rsidP="007A6A96"/>
    <w:p w14:paraId="31C6C9C0" w14:textId="32368964" w:rsidR="007A6A96" w:rsidRPr="00C30329" w:rsidRDefault="007A6A96" w:rsidP="007A6A96"/>
    <w:p w14:paraId="71419578" w14:textId="7C101C1E" w:rsidR="007A6A96" w:rsidRPr="00C30329" w:rsidRDefault="007A6A96" w:rsidP="007A6A96"/>
    <w:p w14:paraId="1113B119" w14:textId="3B7DCBD9" w:rsidR="007A6A96" w:rsidRPr="00C30329" w:rsidRDefault="007A6A96" w:rsidP="007A6A96"/>
    <w:p w14:paraId="64020D69" w14:textId="3DC95D38" w:rsidR="007A6A96" w:rsidRPr="00C30329" w:rsidRDefault="007A6A96" w:rsidP="007A6A96"/>
    <w:p w14:paraId="710A12A5" w14:textId="2A7A33F6" w:rsidR="007A6A96" w:rsidRPr="00C30329" w:rsidRDefault="007A6A96" w:rsidP="007A6A96"/>
    <w:p w14:paraId="2D282D20" w14:textId="7957E669" w:rsidR="007A6A96" w:rsidRPr="00C30329" w:rsidRDefault="007A6A96" w:rsidP="007A6A96"/>
    <w:p w14:paraId="3C2F366B" w14:textId="7A476C7A" w:rsidR="007A6A96" w:rsidRPr="00C30329" w:rsidRDefault="007A6A96" w:rsidP="007A6A96"/>
    <w:p w14:paraId="21197AB6" w14:textId="69854B4A" w:rsidR="007A6A96" w:rsidRPr="00C30329" w:rsidRDefault="007A6A96" w:rsidP="007A6A96"/>
    <w:p w14:paraId="39A65869" w14:textId="77777777" w:rsidR="007A6A96" w:rsidRPr="00C30329" w:rsidRDefault="007A6A96" w:rsidP="007A6A96"/>
    <w:p w14:paraId="48A9423F" w14:textId="205F3BF6" w:rsidR="007A6A96" w:rsidRPr="00C30329" w:rsidRDefault="007A6A96" w:rsidP="007A6A96"/>
    <w:p w14:paraId="008C1461" w14:textId="77777777" w:rsidR="007A6A96" w:rsidRPr="00C30329" w:rsidRDefault="007A6A96" w:rsidP="007A6A96"/>
    <w:p w14:paraId="47AD08D1" w14:textId="07EF5AA0" w:rsidR="0084226B" w:rsidRPr="00C30329" w:rsidRDefault="0084226B" w:rsidP="0084226B">
      <w:pPr>
        <w:pStyle w:val="Heading1"/>
      </w:pPr>
      <w:bookmarkStart w:id="91" w:name="_Toc111460103"/>
      <w:r w:rsidRPr="00C30329">
        <w:lastRenderedPageBreak/>
        <w:t>ZAKLJUČAK</w:t>
      </w:r>
      <w:bookmarkEnd w:id="91"/>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92" w:name="_Toc111460104"/>
      <w:r w:rsidRPr="00C30329">
        <w:lastRenderedPageBreak/>
        <w:t>LITERATURA</w:t>
      </w:r>
      <w:bookmarkEnd w:id="92"/>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r w:rsidR="00FC50AB" w:rsidRPr="00C30329">
        <w:t>Flutter, https://flutter.dev/</w:t>
      </w:r>
    </w:p>
    <w:p w14:paraId="2779F775" w14:textId="328EBE75" w:rsidR="00FC50AB" w:rsidRPr="00C30329" w:rsidRDefault="00FC50AB" w:rsidP="00FC50AB">
      <w:r w:rsidRPr="00C30329">
        <w:t>[2] Dart, https://dart.dev/overview#platform</w:t>
      </w:r>
    </w:p>
    <w:p w14:paraId="292D61C0" w14:textId="48C2DB45" w:rsidR="00FC50AB" w:rsidRPr="00C30329" w:rsidRDefault="00FC50AB" w:rsidP="00FC50AB">
      <w:r w:rsidRPr="00C30329">
        <w:t>[3] Flutter docs, arhitectular overview, https://docs.flutter.dev/resources/architectural-overview</w:t>
      </w:r>
    </w:p>
    <w:p w14:paraId="17598919" w14:textId="60ED4AE3" w:rsidR="00FC50AB" w:rsidRPr="00C30329" w:rsidRDefault="00FC50AB" w:rsidP="00FC50AB">
      <w:r w:rsidRPr="00C30329">
        <w:t>[4] Geeks for geeks, https://www.geeksforgeeks.org/what-is-widgets-in-flutter/</w:t>
      </w:r>
    </w:p>
    <w:p w14:paraId="764A2733" w14:textId="5076724C" w:rsidR="007A6672" w:rsidRPr="00C30329" w:rsidRDefault="00EE5C6A" w:rsidP="00AB2D23">
      <w:r w:rsidRPr="00C30329">
        <w:t>[5] Flutter docs, inside Flutter, https://docs.flutter.dev/resources/inside-flutter</w:t>
      </w:r>
    </w:p>
    <w:p w14:paraId="3718AC4E" w14:textId="5EC4754D" w:rsidR="007A6672" w:rsidRPr="00C30329" w:rsidRDefault="007A6672" w:rsidP="00AB2D23">
      <w:r w:rsidRPr="00C30329">
        <w:t>[6] Introducing SwiftUI, https://developer.apple.com/tutorials/swiftui</w:t>
      </w:r>
    </w:p>
    <w:p w14:paraId="31D4F1B3" w14:textId="0168E962" w:rsidR="0019138A" w:rsidRPr="00C30329" w:rsidRDefault="0019138A" w:rsidP="00AB2D23">
      <w:r w:rsidRPr="00C30329">
        <w:t>[7] About Swift, https://www.swift.org/about/</w:t>
      </w:r>
    </w:p>
    <w:p w14:paraId="2AB441D1" w14:textId="7F7BD540" w:rsidR="00AB2D23" w:rsidRPr="00C30329" w:rsidRDefault="00AB2D23" w:rsidP="00AB2D23">
      <w:r w:rsidRPr="00C30329">
        <w:t>[</w:t>
      </w:r>
      <w:r w:rsidR="0019138A" w:rsidRPr="00C30329">
        <w:t>8</w:t>
      </w:r>
      <w:r w:rsidRPr="00C30329">
        <w:t>] What is SwiftUI, https://cocoacasts.com/swiftui-fundamentals-what-is-swiftui#:~:text=SwiftUI%20is%20Apple's%20brand%20new,is%20a%20cross%2Dplatform%20framework.</w:t>
      </w:r>
    </w:p>
    <w:p w14:paraId="2CFAF4D1" w14:textId="0DE70903" w:rsidR="00FC50AB" w:rsidRPr="00C30329" w:rsidRDefault="001472CA" w:rsidP="00FC50AB">
      <w:r w:rsidRPr="00C30329">
        <w:t>[9] App Structure and Behavior, https://developer.apple.com/documentation/swiftui/app-structure-and-behavior</w:t>
      </w:r>
    </w:p>
    <w:p w14:paraId="73516E56" w14:textId="5826B72A" w:rsidR="0084436D" w:rsidRPr="00C30329" w:rsidRDefault="0084436D" w:rsidP="00FC50AB">
      <w:r w:rsidRPr="00C30329">
        <w:t>[10] SwiftUI View, https://developer.apple.com/documentation/swiftui/view/</w:t>
      </w:r>
    </w:p>
    <w:p w14:paraId="604DA198" w14:textId="1FDB5A3D" w:rsidR="0072364E" w:rsidRPr="00C30329" w:rsidRDefault="0072364E" w:rsidP="00FC50AB">
      <w:r w:rsidRPr="00C30329">
        <w:t xml:space="preserve">[11] </w:t>
      </w:r>
      <w:r w:rsidR="00281074" w:rsidRPr="00C30329">
        <w:t>Apple documentation, Run Loop, https://developer.apple.com/documentation/foundation/runloop</w:t>
      </w:r>
    </w:p>
    <w:p w14:paraId="73159870" w14:textId="086CEA44" w:rsidR="00772155" w:rsidRPr="00C30329" w:rsidRDefault="00772155" w:rsidP="00FC50AB">
      <w:r w:rsidRPr="00C30329">
        <w:t>[1</w:t>
      </w:r>
      <w:r w:rsidR="0072364E" w:rsidRPr="00C30329">
        <w:t>2</w:t>
      </w:r>
      <w:r w:rsidRPr="00C30329">
        <w:t>] The SwiftUI render loop,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Run Loops, https://developer.apple.com/library/archive/documentation/Cocoa/Conceptual/Multithreading/RunLoopManagement/RunLoopManagement.html</w:t>
      </w:r>
    </w:p>
    <w:p w14:paraId="6BA69F1B" w14:textId="03E05BE1" w:rsidR="0007456A" w:rsidRPr="00C30329" w:rsidRDefault="0007456A" w:rsidP="00FC50AB">
      <w:r w:rsidRPr="00C30329">
        <w:t>[14] Animations in SwiftUI: Get to Know Transactions,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93" w:name="_Toc78075"/>
      <w:bookmarkStart w:id="94" w:name="_Toc111460105"/>
      <w:r w:rsidRPr="00C30329">
        <w:lastRenderedPageBreak/>
        <w:t>SAŽETAK</w:t>
      </w:r>
      <w:bookmarkEnd w:id="94"/>
      <w:r w:rsidRPr="00C30329">
        <w:t xml:space="preserve"> </w:t>
      </w:r>
      <w:bookmarkEnd w:id="93"/>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95" w:name="_Toc78076"/>
      <w:bookmarkStart w:id="96" w:name="_Toc111460106"/>
      <w:r w:rsidRPr="00C30329">
        <w:lastRenderedPageBreak/>
        <w:t>ABSTRACT</w:t>
      </w:r>
      <w:bookmarkEnd w:id="96"/>
      <w:r w:rsidRPr="00C30329">
        <w:t xml:space="preserve"> </w:t>
      </w:r>
      <w:bookmarkEnd w:id="95"/>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97" w:name="_Toc111460107"/>
      <w:r w:rsidRPr="00C30329">
        <w:lastRenderedPageBreak/>
        <w:t>ŽIVOTOPIS</w:t>
      </w:r>
      <w:bookmarkEnd w:id="97"/>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98" w:name="_Toc111460108"/>
      <w:r w:rsidRPr="00C30329">
        <w:lastRenderedPageBreak/>
        <w:t>POPIS PRILOGA</w:t>
      </w:r>
      <w:bookmarkEnd w:id="98"/>
    </w:p>
    <w:sectPr w:rsidR="007A6A96" w:rsidRPr="00C30329" w:rsidSect="00CE4BDD">
      <w:headerReference w:type="default" r:id="rId38"/>
      <w:footerReference w:type="default" r:id="rId39"/>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0BF0B" w14:textId="77777777" w:rsidR="00AF44B5" w:rsidRDefault="00AF44B5" w:rsidP="00AF338D">
      <w:r>
        <w:separator/>
      </w:r>
    </w:p>
    <w:p w14:paraId="721DC922" w14:textId="77777777" w:rsidR="00AF44B5" w:rsidRDefault="00AF44B5" w:rsidP="00AF338D"/>
  </w:endnote>
  <w:endnote w:type="continuationSeparator" w:id="0">
    <w:p w14:paraId="2B15C47A" w14:textId="77777777" w:rsidR="00AF44B5" w:rsidRDefault="00AF44B5" w:rsidP="00AF338D">
      <w:r>
        <w:continuationSeparator/>
      </w:r>
    </w:p>
    <w:p w14:paraId="7D1F442C" w14:textId="77777777" w:rsidR="00AF44B5" w:rsidRDefault="00AF44B5"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C8BE1" w14:textId="77777777" w:rsidR="00AF44B5" w:rsidRDefault="00AF44B5" w:rsidP="00AF338D">
      <w:r>
        <w:separator/>
      </w:r>
    </w:p>
    <w:p w14:paraId="326EEF3C" w14:textId="77777777" w:rsidR="00AF44B5" w:rsidRDefault="00AF44B5" w:rsidP="00AF338D"/>
  </w:footnote>
  <w:footnote w:type="continuationSeparator" w:id="0">
    <w:p w14:paraId="004BC3BC" w14:textId="77777777" w:rsidR="00AF44B5" w:rsidRDefault="00AF44B5" w:rsidP="00AF338D">
      <w:r>
        <w:continuationSeparator/>
      </w:r>
    </w:p>
    <w:p w14:paraId="75A0C442" w14:textId="77777777" w:rsidR="00AF44B5" w:rsidRDefault="00AF44B5"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3"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5"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6"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19"/>
  </w:num>
  <w:num w:numId="2" w16cid:durableId="544635046">
    <w:abstractNumId w:val="23"/>
  </w:num>
  <w:num w:numId="3" w16cid:durableId="1993295595">
    <w:abstractNumId w:val="13"/>
  </w:num>
  <w:num w:numId="4" w16cid:durableId="1773889131">
    <w:abstractNumId w:val="15"/>
  </w:num>
  <w:num w:numId="5" w16cid:durableId="1330600419">
    <w:abstractNumId w:val="20"/>
  </w:num>
  <w:num w:numId="6" w16cid:durableId="2113090166">
    <w:abstractNumId w:val="16"/>
  </w:num>
  <w:num w:numId="7" w16cid:durableId="2001305249">
    <w:abstractNumId w:val="24"/>
  </w:num>
  <w:num w:numId="8" w16cid:durableId="1628002659">
    <w:abstractNumId w:val="27"/>
  </w:num>
  <w:num w:numId="9" w16cid:durableId="2067873777">
    <w:abstractNumId w:val="29"/>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7"/>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18"/>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5"/>
  </w:num>
  <w:num w:numId="34" w16cid:durableId="787161482">
    <w:abstractNumId w:val="21"/>
  </w:num>
  <w:num w:numId="35" w16cid:durableId="1941984543">
    <w:abstractNumId w:val="11"/>
  </w:num>
  <w:num w:numId="36" w16cid:durableId="602766021">
    <w:abstractNumId w:val="14"/>
  </w:num>
  <w:num w:numId="37" w16cid:durableId="1972397424">
    <w:abstractNumId w:val="28"/>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6"/>
  </w:num>
  <w:num w:numId="40" w16cid:durableId="1872376384">
    <w:abstractNumId w:val="10"/>
  </w:num>
  <w:num w:numId="41" w16cid:durableId="331491838">
    <w:abstractNumId w:val="22"/>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13715"/>
    <w:rsid w:val="0001621C"/>
    <w:rsid w:val="000275B7"/>
    <w:rsid w:val="000334F9"/>
    <w:rsid w:val="0003693D"/>
    <w:rsid w:val="00037F75"/>
    <w:rsid w:val="00040EB9"/>
    <w:rsid w:val="00043A4E"/>
    <w:rsid w:val="000606BD"/>
    <w:rsid w:val="000650FF"/>
    <w:rsid w:val="00067306"/>
    <w:rsid w:val="00073E6F"/>
    <w:rsid w:val="0007456A"/>
    <w:rsid w:val="00090F94"/>
    <w:rsid w:val="00091CE7"/>
    <w:rsid w:val="00097D58"/>
    <w:rsid w:val="000A19E3"/>
    <w:rsid w:val="000A4293"/>
    <w:rsid w:val="000B0D97"/>
    <w:rsid w:val="000C7146"/>
    <w:rsid w:val="000D52E9"/>
    <w:rsid w:val="000E5936"/>
    <w:rsid w:val="000F4503"/>
    <w:rsid w:val="001026D3"/>
    <w:rsid w:val="00104F47"/>
    <w:rsid w:val="0012697B"/>
    <w:rsid w:val="001417E8"/>
    <w:rsid w:val="00141B31"/>
    <w:rsid w:val="00145413"/>
    <w:rsid w:val="001472CA"/>
    <w:rsid w:val="0015336B"/>
    <w:rsid w:val="0017790D"/>
    <w:rsid w:val="0019138A"/>
    <w:rsid w:val="00193C68"/>
    <w:rsid w:val="001B2820"/>
    <w:rsid w:val="001B30C3"/>
    <w:rsid w:val="001C3483"/>
    <w:rsid w:val="001D440D"/>
    <w:rsid w:val="001F21AC"/>
    <w:rsid w:val="001F2F00"/>
    <w:rsid w:val="001F401D"/>
    <w:rsid w:val="00202583"/>
    <w:rsid w:val="002027EF"/>
    <w:rsid w:val="00202C0A"/>
    <w:rsid w:val="00215C11"/>
    <w:rsid w:val="00215CE9"/>
    <w:rsid w:val="002211D3"/>
    <w:rsid w:val="00223A15"/>
    <w:rsid w:val="00226FC2"/>
    <w:rsid w:val="00240474"/>
    <w:rsid w:val="002413C7"/>
    <w:rsid w:val="00250A60"/>
    <w:rsid w:val="00255CD6"/>
    <w:rsid w:val="00256014"/>
    <w:rsid w:val="00267772"/>
    <w:rsid w:val="00267C5D"/>
    <w:rsid w:val="0027163E"/>
    <w:rsid w:val="0027426E"/>
    <w:rsid w:val="00280A38"/>
    <w:rsid w:val="00281074"/>
    <w:rsid w:val="002820FC"/>
    <w:rsid w:val="00283558"/>
    <w:rsid w:val="00286E6D"/>
    <w:rsid w:val="002873F5"/>
    <w:rsid w:val="002877D9"/>
    <w:rsid w:val="00293ED2"/>
    <w:rsid w:val="002A17CC"/>
    <w:rsid w:val="002A3464"/>
    <w:rsid w:val="002A36AB"/>
    <w:rsid w:val="002B56D0"/>
    <w:rsid w:val="002B6C97"/>
    <w:rsid w:val="002D2E3E"/>
    <w:rsid w:val="002E42E5"/>
    <w:rsid w:val="002E70E7"/>
    <w:rsid w:val="003058A8"/>
    <w:rsid w:val="003126C6"/>
    <w:rsid w:val="00343769"/>
    <w:rsid w:val="00345C0C"/>
    <w:rsid w:val="00345D4B"/>
    <w:rsid w:val="003472CB"/>
    <w:rsid w:val="00356846"/>
    <w:rsid w:val="00373C3B"/>
    <w:rsid w:val="003839FA"/>
    <w:rsid w:val="003A1B5E"/>
    <w:rsid w:val="003B1D3A"/>
    <w:rsid w:val="003B7B62"/>
    <w:rsid w:val="003C1056"/>
    <w:rsid w:val="003C3568"/>
    <w:rsid w:val="003D040B"/>
    <w:rsid w:val="003D2726"/>
    <w:rsid w:val="003D5D0C"/>
    <w:rsid w:val="003D6CCA"/>
    <w:rsid w:val="003E245D"/>
    <w:rsid w:val="003E34AD"/>
    <w:rsid w:val="003E6F04"/>
    <w:rsid w:val="003F2F87"/>
    <w:rsid w:val="0040106C"/>
    <w:rsid w:val="00405DE3"/>
    <w:rsid w:val="0040758C"/>
    <w:rsid w:val="00415379"/>
    <w:rsid w:val="00416012"/>
    <w:rsid w:val="00422F53"/>
    <w:rsid w:val="00424127"/>
    <w:rsid w:val="00424FDA"/>
    <w:rsid w:val="00431A85"/>
    <w:rsid w:val="00441EE3"/>
    <w:rsid w:val="00455D4B"/>
    <w:rsid w:val="00463CA2"/>
    <w:rsid w:val="00470A61"/>
    <w:rsid w:val="00476827"/>
    <w:rsid w:val="0048143B"/>
    <w:rsid w:val="00492878"/>
    <w:rsid w:val="004940A5"/>
    <w:rsid w:val="004A6E9C"/>
    <w:rsid w:val="004B26C5"/>
    <w:rsid w:val="004C231A"/>
    <w:rsid w:val="004D6B04"/>
    <w:rsid w:val="004E006E"/>
    <w:rsid w:val="004E1F2F"/>
    <w:rsid w:val="004E4AA5"/>
    <w:rsid w:val="004E7417"/>
    <w:rsid w:val="00512ADA"/>
    <w:rsid w:val="0052675E"/>
    <w:rsid w:val="00531F43"/>
    <w:rsid w:val="005434AB"/>
    <w:rsid w:val="00543E9A"/>
    <w:rsid w:val="0054512C"/>
    <w:rsid w:val="0055364B"/>
    <w:rsid w:val="00564EB7"/>
    <w:rsid w:val="00585172"/>
    <w:rsid w:val="00586970"/>
    <w:rsid w:val="00595C63"/>
    <w:rsid w:val="005A3DFC"/>
    <w:rsid w:val="005A532A"/>
    <w:rsid w:val="005B2A0B"/>
    <w:rsid w:val="005B4201"/>
    <w:rsid w:val="005B499F"/>
    <w:rsid w:val="005B7232"/>
    <w:rsid w:val="005C3332"/>
    <w:rsid w:val="005D4156"/>
    <w:rsid w:val="005E2044"/>
    <w:rsid w:val="005E7A77"/>
    <w:rsid w:val="005F289D"/>
    <w:rsid w:val="005F73B6"/>
    <w:rsid w:val="00623BBB"/>
    <w:rsid w:val="00626C60"/>
    <w:rsid w:val="006310E5"/>
    <w:rsid w:val="00634CDD"/>
    <w:rsid w:val="00641B8B"/>
    <w:rsid w:val="006566BC"/>
    <w:rsid w:val="00667914"/>
    <w:rsid w:val="00680D8C"/>
    <w:rsid w:val="006829DA"/>
    <w:rsid w:val="00695152"/>
    <w:rsid w:val="00695C93"/>
    <w:rsid w:val="006A02DE"/>
    <w:rsid w:val="006B2AD1"/>
    <w:rsid w:val="006B2D44"/>
    <w:rsid w:val="006B4760"/>
    <w:rsid w:val="006B478A"/>
    <w:rsid w:val="006E4716"/>
    <w:rsid w:val="006F2577"/>
    <w:rsid w:val="007006D3"/>
    <w:rsid w:val="00707153"/>
    <w:rsid w:val="00713F30"/>
    <w:rsid w:val="007166DA"/>
    <w:rsid w:val="00720B32"/>
    <w:rsid w:val="0072364E"/>
    <w:rsid w:val="007247B7"/>
    <w:rsid w:val="00725580"/>
    <w:rsid w:val="007262D7"/>
    <w:rsid w:val="00732C75"/>
    <w:rsid w:val="00743BBA"/>
    <w:rsid w:val="00744638"/>
    <w:rsid w:val="00745934"/>
    <w:rsid w:val="00746FBA"/>
    <w:rsid w:val="00761134"/>
    <w:rsid w:val="007665F0"/>
    <w:rsid w:val="00772155"/>
    <w:rsid w:val="00772EDC"/>
    <w:rsid w:val="0078001B"/>
    <w:rsid w:val="00785421"/>
    <w:rsid w:val="00793E04"/>
    <w:rsid w:val="0079686C"/>
    <w:rsid w:val="00797DFF"/>
    <w:rsid w:val="007A6672"/>
    <w:rsid w:val="007A6A96"/>
    <w:rsid w:val="007A7D67"/>
    <w:rsid w:val="007B27FE"/>
    <w:rsid w:val="007B4C1A"/>
    <w:rsid w:val="007C0464"/>
    <w:rsid w:val="007C67B6"/>
    <w:rsid w:val="007E6183"/>
    <w:rsid w:val="007E77EF"/>
    <w:rsid w:val="007E7EC7"/>
    <w:rsid w:val="007F68B7"/>
    <w:rsid w:val="008008BE"/>
    <w:rsid w:val="008014D9"/>
    <w:rsid w:val="008051B8"/>
    <w:rsid w:val="0083143C"/>
    <w:rsid w:val="0084116B"/>
    <w:rsid w:val="0084226B"/>
    <w:rsid w:val="0084436D"/>
    <w:rsid w:val="008458AD"/>
    <w:rsid w:val="00854905"/>
    <w:rsid w:val="008674F8"/>
    <w:rsid w:val="00872A23"/>
    <w:rsid w:val="00874737"/>
    <w:rsid w:val="00881425"/>
    <w:rsid w:val="00883E5E"/>
    <w:rsid w:val="0089266E"/>
    <w:rsid w:val="00892DBB"/>
    <w:rsid w:val="00895E4E"/>
    <w:rsid w:val="008A5E74"/>
    <w:rsid w:val="008A6D78"/>
    <w:rsid w:val="008B5DFF"/>
    <w:rsid w:val="008C279C"/>
    <w:rsid w:val="008C73DB"/>
    <w:rsid w:val="008C7938"/>
    <w:rsid w:val="008F24B5"/>
    <w:rsid w:val="008F60CF"/>
    <w:rsid w:val="008F792E"/>
    <w:rsid w:val="00900FFE"/>
    <w:rsid w:val="009043D7"/>
    <w:rsid w:val="00905824"/>
    <w:rsid w:val="009062FE"/>
    <w:rsid w:val="00915848"/>
    <w:rsid w:val="009248A3"/>
    <w:rsid w:val="00931B16"/>
    <w:rsid w:val="00933402"/>
    <w:rsid w:val="0093488D"/>
    <w:rsid w:val="00936055"/>
    <w:rsid w:val="0094253A"/>
    <w:rsid w:val="009425D2"/>
    <w:rsid w:val="00946D84"/>
    <w:rsid w:val="009618EE"/>
    <w:rsid w:val="0096449C"/>
    <w:rsid w:val="00967E09"/>
    <w:rsid w:val="0097391E"/>
    <w:rsid w:val="00974780"/>
    <w:rsid w:val="00976030"/>
    <w:rsid w:val="009811C8"/>
    <w:rsid w:val="00981C26"/>
    <w:rsid w:val="00982AFA"/>
    <w:rsid w:val="00985F7C"/>
    <w:rsid w:val="0099224D"/>
    <w:rsid w:val="00994040"/>
    <w:rsid w:val="009A4963"/>
    <w:rsid w:val="009B1F21"/>
    <w:rsid w:val="009C0630"/>
    <w:rsid w:val="009C1985"/>
    <w:rsid w:val="009C3DF2"/>
    <w:rsid w:val="009C7820"/>
    <w:rsid w:val="009C7C7A"/>
    <w:rsid w:val="009D53E2"/>
    <w:rsid w:val="009D5F39"/>
    <w:rsid w:val="009D69FC"/>
    <w:rsid w:val="00A25AEC"/>
    <w:rsid w:val="00A358E5"/>
    <w:rsid w:val="00A37BC3"/>
    <w:rsid w:val="00A46E43"/>
    <w:rsid w:val="00A52499"/>
    <w:rsid w:val="00A53A51"/>
    <w:rsid w:val="00A60BE7"/>
    <w:rsid w:val="00A71824"/>
    <w:rsid w:val="00A73975"/>
    <w:rsid w:val="00A8100B"/>
    <w:rsid w:val="00A81403"/>
    <w:rsid w:val="00A831FB"/>
    <w:rsid w:val="00A83CD5"/>
    <w:rsid w:val="00A85944"/>
    <w:rsid w:val="00A86D86"/>
    <w:rsid w:val="00A95993"/>
    <w:rsid w:val="00AA4885"/>
    <w:rsid w:val="00AB17B7"/>
    <w:rsid w:val="00AB2B59"/>
    <w:rsid w:val="00AB2D23"/>
    <w:rsid w:val="00AB789A"/>
    <w:rsid w:val="00AC16A5"/>
    <w:rsid w:val="00AD4DE3"/>
    <w:rsid w:val="00AD69E8"/>
    <w:rsid w:val="00AD6B2D"/>
    <w:rsid w:val="00AE0B55"/>
    <w:rsid w:val="00AF338D"/>
    <w:rsid w:val="00AF44B5"/>
    <w:rsid w:val="00AF5220"/>
    <w:rsid w:val="00AF7C26"/>
    <w:rsid w:val="00B251D8"/>
    <w:rsid w:val="00B276BC"/>
    <w:rsid w:val="00B27F49"/>
    <w:rsid w:val="00B36716"/>
    <w:rsid w:val="00B44713"/>
    <w:rsid w:val="00B50B2A"/>
    <w:rsid w:val="00B57F49"/>
    <w:rsid w:val="00B63608"/>
    <w:rsid w:val="00B6621C"/>
    <w:rsid w:val="00B9453B"/>
    <w:rsid w:val="00BA18C3"/>
    <w:rsid w:val="00BA489B"/>
    <w:rsid w:val="00BB2E16"/>
    <w:rsid w:val="00BD459F"/>
    <w:rsid w:val="00BD74FC"/>
    <w:rsid w:val="00C02BF0"/>
    <w:rsid w:val="00C13777"/>
    <w:rsid w:val="00C13CBF"/>
    <w:rsid w:val="00C2069D"/>
    <w:rsid w:val="00C26103"/>
    <w:rsid w:val="00C30329"/>
    <w:rsid w:val="00C37457"/>
    <w:rsid w:val="00C43524"/>
    <w:rsid w:val="00C52698"/>
    <w:rsid w:val="00C53F5E"/>
    <w:rsid w:val="00C673FA"/>
    <w:rsid w:val="00C67C95"/>
    <w:rsid w:val="00C70A19"/>
    <w:rsid w:val="00C762FB"/>
    <w:rsid w:val="00C85411"/>
    <w:rsid w:val="00C871B9"/>
    <w:rsid w:val="00C939D5"/>
    <w:rsid w:val="00C97822"/>
    <w:rsid w:val="00CB08BB"/>
    <w:rsid w:val="00CC6965"/>
    <w:rsid w:val="00CD204B"/>
    <w:rsid w:val="00CD6A61"/>
    <w:rsid w:val="00CD74CD"/>
    <w:rsid w:val="00CD7CD1"/>
    <w:rsid w:val="00CE4BDD"/>
    <w:rsid w:val="00CE70DE"/>
    <w:rsid w:val="00CE7F49"/>
    <w:rsid w:val="00CF61CC"/>
    <w:rsid w:val="00CF76CC"/>
    <w:rsid w:val="00D01F3B"/>
    <w:rsid w:val="00D02181"/>
    <w:rsid w:val="00D05051"/>
    <w:rsid w:val="00D10FE3"/>
    <w:rsid w:val="00D118C0"/>
    <w:rsid w:val="00D12C9F"/>
    <w:rsid w:val="00D26EB4"/>
    <w:rsid w:val="00D34D12"/>
    <w:rsid w:val="00D42633"/>
    <w:rsid w:val="00D50D9C"/>
    <w:rsid w:val="00D63018"/>
    <w:rsid w:val="00D7275F"/>
    <w:rsid w:val="00D75530"/>
    <w:rsid w:val="00D83D7B"/>
    <w:rsid w:val="00D913C7"/>
    <w:rsid w:val="00DB2E92"/>
    <w:rsid w:val="00DC25AA"/>
    <w:rsid w:val="00DC5294"/>
    <w:rsid w:val="00DC795F"/>
    <w:rsid w:val="00DD00C2"/>
    <w:rsid w:val="00DD2641"/>
    <w:rsid w:val="00DD6071"/>
    <w:rsid w:val="00DE0D2B"/>
    <w:rsid w:val="00DE2FD7"/>
    <w:rsid w:val="00E13FC2"/>
    <w:rsid w:val="00E36BC8"/>
    <w:rsid w:val="00E41AF9"/>
    <w:rsid w:val="00E43FAC"/>
    <w:rsid w:val="00E47127"/>
    <w:rsid w:val="00E506D6"/>
    <w:rsid w:val="00E50D39"/>
    <w:rsid w:val="00E522DF"/>
    <w:rsid w:val="00E61311"/>
    <w:rsid w:val="00E633E7"/>
    <w:rsid w:val="00E75180"/>
    <w:rsid w:val="00E8220E"/>
    <w:rsid w:val="00E87A49"/>
    <w:rsid w:val="00E97F7B"/>
    <w:rsid w:val="00EA0357"/>
    <w:rsid w:val="00EA47D0"/>
    <w:rsid w:val="00EA7583"/>
    <w:rsid w:val="00EB2FE4"/>
    <w:rsid w:val="00EC0801"/>
    <w:rsid w:val="00EC4C49"/>
    <w:rsid w:val="00ED04EA"/>
    <w:rsid w:val="00ED2CC6"/>
    <w:rsid w:val="00ED4D24"/>
    <w:rsid w:val="00EE5C6A"/>
    <w:rsid w:val="00EE6629"/>
    <w:rsid w:val="00EF2FDC"/>
    <w:rsid w:val="00F07AE4"/>
    <w:rsid w:val="00F1555C"/>
    <w:rsid w:val="00F229F5"/>
    <w:rsid w:val="00F25F8E"/>
    <w:rsid w:val="00F335C5"/>
    <w:rsid w:val="00F34ADA"/>
    <w:rsid w:val="00F45ECD"/>
    <w:rsid w:val="00F4724D"/>
    <w:rsid w:val="00F542A4"/>
    <w:rsid w:val="00F74082"/>
    <w:rsid w:val="00F8318A"/>
    <w:rsid w:val="00F85D87"/>
    <w:rsid w:val="00F9401C"/>
    <w:rsid w:val="00FB10F6"/>
    <w:rsid w:val="00FB1FDD"/>
    <w:rsid w:val="00FB2A1C"/>
    <w:rsid w:val="00FC0A25"/>
    <w:rsid w:val="00FC2E42"/>
    <w:rsid w:val="00FC4686"/>
    <w:rsid w:val="00FC50AB"/>
    <w:rsid w:val="00FD4E5E"/>
    <w:rsid w:val="00FE7436"/>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17"/>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42</Pages>
  <Words>6989</Words>
  <Characters>3984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8</cp:revision>
  <cp:lastPrinted>2020-07-20T11:24:00Z</cp:lastPrinted>
  <dcterms:created xsi:type="dcterms:W3CDTF">2022-06-29T16:40:00Z</dcterms:created>
  <dcterms:modified xsi:type="dcterms:W3CDTF">2022-08-1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